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E52A47">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E52A47">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E52A47">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E52A47">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E52A47">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E52A47">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E52A47">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E52A47">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E52A47">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E52A47">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E52A47">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E52A47">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E52A47">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E52A47">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E52A47">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E52A47">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E52A47">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E52A47">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E52A47">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E52A47">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E52A47">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E52A47">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E52A47">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E52A47">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E52A47">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E52A47">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E52A47">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E52A47">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E52A47">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E52A47">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E52A47">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E52A47">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E52A47">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E52A47">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E52A47">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E52A47">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E52A47">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E52A47">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E52A47">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E52A47">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E52A47">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E52A47">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E52A47">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E52A47">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E52A47">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E52A47">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E52A47">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E52A47">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E52A47">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E52A47">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E52A47">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E52A47">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E52A47">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E52A47">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E52A47">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E52A47">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E52A47">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E52A47">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E52A47">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E52A47">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E52A47">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E52A47">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E52A47">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E52A47">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E52A47">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E52A47">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E52A47">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77A8771" w14:textId="09D16C1B" w:rsidR="00206BB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31951" w:history="1">
        <w:r w:rsidR="00206BBC" w:rsidRPr="00F546BF">
          <w:rPr>
            <w:rStyle w:val="Hyperlink"/>
            <w:noProof/>
          </w:rPr>
          <w:t>Hình 1</w:t>
        </w:r>
        <w:r w:rsidR="00206BBC" w:rsidRPr="00F546BF">
          <w:rPr>
            <w:rStyle w:val="Hyperlink"/>
            <w:noProof/>
          </w:rPr>
          <w:noBreakHyphen/>
          <w:t>1 Du khách khám phá các khái niệm về các dòng chảy của nước ở Hội trường khoa học Lawrence</w:t>
        </w:r>
        <w:r w:rsidR="00206BBC" w:rsidRPr="00F546BF">
          <w:rPr>
            <w:rStyle w:val="Hyperlink"/>
            <w:noProof/>
            <w:lang w:val="en-US"/>
          </w:rPr>
          <w:t>[10]</w:t>
        </w:r>
        <w:r w:rsidR="00206BBC">
          <w:rPr>
            <w:noProof/>
            <w:webHidden/>
          </w:rPr>
          <w:tab/>
        </w:r>
        <w:r w:rsidR="00206BBC">
          <w:rPr>
            <w:noProof/>
            <w:webHidden/>
          </w:rPr>
          <w:fldChar w:fldCharType="begin"/>
        </w:r>
        <w:r w:rsidR="00206BBC">
          <w:rPr>
            <w:noProof/>
            <w:webHidden/>
          </w:rPr>
          <w:instrText xml:space="preserve"> PAGEREF _Toc518131951 \h </w:instrText>
        </w:r>
        <w:r w:rsidR="00206BBC">
          <w:rPr>
            <w:noProof/>
            <w:webHidden/>
          </w:rPr>
        </w:r>
        <w:r w:rsidR="00206BBC">
          <w:rPr>
            <w:noProof/>
            <w:webHidden/>
          </w:rPr>
          <w:fldChar w:fldCharType="separate"/>
        </w:r>
        <w:r w:rsidR="00206BBC">
          <w:rPr>
            <w:noProof/>
            <w:webHidden/>
          </w:rPr>
          <w:t>3</w:t>
        </w:r>
        <w:r w:rsidR="00206BBC">
          <w:rPr>
            <w:noProof/>
            <w:webHidden/>
          </w:rPr>
          <w:fldChar w:fldCharType="end"/>
        </w:r>
      </w:hyperlink>
    </w:p>
    <w:p w14:paraId="72AADAB5" w14:textId="39AA5A67"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2" w:history="1">
        <w:r w:rsidR="00206BBC" w:rsidRPr="00F546BF">
          <w:rPr>
            <w:rStyle w:val="Hyperlink"/>
            <w:noProof/>
          </w:rPr>
          <w:t>Hình 1</w:t>
        </w:r>
        <w:r w:rsidR="00206BBC" w:rsidRPr="00F546BF">
          <w:rPr>
            <w:rStyle w:val="Hyperlink"/>
            <w:noProof/>
          </w:rPr>
          <w:noBreakHyphen/>
          <w:t>2 Mô hình hố cát kết xuất màu theo độ cao</w:t>
        </w:r>
        <w:r w:rsidR="00206BBC">
          <w:rPr>
            <w:noProof/>
            <w:webHidden/>
          </w:rPr>
          <w:tab/>
        </w:r>
        <w:r w:rsidR="00206BBC">
          <w:rPr>
            <w:noProof/>
            <w:webHidden/>
          </w:rPr>
          <w:fldChar w:fldCharType="begin"/>
        </w:r>
        <w:r w:rsidR="00206BBC">
          <w:rPr>
            <w:noProof/>
            <w:webHidden/>
          </w:rPr>
          <w:instrText xml:space="preserve"> PAGEREF _Toc518131952 \h </w:instrText>
        </w:r>
        <w:r w:rsidR="00206BBC">
          <w:rPr>
            <w:noProof/>
            <w:webHidden/>
          </w:rPr>
        </w:r>
        <w:r w:rsidR="00206BBC">
          <w:rPr>
            <w:noProof/>
            <w:webHidden/>
          </w:rPr>
          <w:fldChar w:fldCharType="separate"/>
        </w:r>
        <w:r w:rsidR="00206BBC">
          <w:rPr>
            <w:noProof/>
            <w:webHidden/>
          </w:rPr>
          <w:t>4</w:t>
        </w:r>
        <w:r w:rsidR="00206BBC">
          <w:rPr>
            <w:noProof/>
            <w:webHidden/>
          </w:rPr>
          <w:fldChar w:fldCharType="end"/>
        </w:r>
      </w:hyperlink>
    </w:p>
    <w:p w14:paraId="1F9537BC" w14:textId="22BEC4C0"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3" w:history="1">
        <w:r w:rsidR="00206BBC" w:rsidRPr="00F546BF">
          <w:rPr>
            <w:rStyle w:val="Hyperlink"/>
            <w:noProof/>
          </w:rPr>
          <w:t>Hình 1</w:t>
        </w:r>
        <w:r w:rsidR="00206BBC" w:rsidRPr="00F546BF">
          <w:rPr>
            <w:rStyle w:val="Hyperlink"/>
            <w:noProof/>
          </w:rPr>
          <w:noBreakHyphen/>
          <w:t>3 Đối tượng chiếu màu trắng (trái), Đối tượng được chiếu hoa văn phụ thuộc vào vị trí và góc nhìn của người xem (giữa và phải) [11]</w:t>
        </w:r>
        <w:r w:rsidR="00206BBC">
          <w:rPr>
            <w:noProof/>
            <w:webHidden/>
          </w:rPr>
          <w:tab/>
        </w:r>
        <w:r w:rsidR="00206BBC">
          <w:rPr>
            <w:noProof/>
            <w:webHidden/>
          </w:rPr>
          <w:fldChar w:fldCharType="begin"/>
        </w:r>
        <w:r w:rsidR="00206BBC">
          <w:rPr>
            <w:noProof/>
            <w:webHidden/>
          </w:rPr>
          <w:instrText xml:space="preserve"> PAGEREF _Toc518131953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3A87E304" w14:textId="46B919CC"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4" w:history="1">
        <w:r w:rsidR="00206BBC" w:rsidRPr="00F546BF">
          <w:rPr>
            <w:rStyle w:val="Hyperlink"/>
            <w:noProof/>
          </w:rPr>
          <w:t>Hình 1</w:t>
        </w:r>
        <w:r w:rsidR="00206BBC" w:rsidRPr="00F546BF">
          <w:rPr>
            <w:rStyle w:val="Hyperlink"/>
            <w:noProof/>
          </w:rPr>
          <w:noBreakHyphen/>
          <w:t>4 Chiếu phối cảnh lên đĩa thức ăn</w:t>
        </w:r>
        <w:r w:rsidR="00206BBC">
          <w:rPr>
            <w:noProof/>
            <w:webHidden/>
          </w:rPr>
          <w:tab/>
        </w:r>
        <w:r w:rsidR="00206BBC">
          <w:rPr>
            <w:noProof/>
            <w:webHidden/>
          </w:rPr>
          <w:fldChar w:fldCharType="begin"/>
        </w:r>
        <w:r w:rsidR="00206BBC">
          <w:rPr>
            <w:noProof/>
            <w:webHidden/>
          </w:rPr>
          <w:instrText xml:space="preserve"> PAGEREF _Toc518131954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0A1CE161" w14:textId="7AF19FC6"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5" w:history="1">
        <w:r w:rsidR="00206BBC" w:rsidRPr="00F546BF">
          <w:rPr>
            <w:rStyle w:val="Hyperlink"/>
            <w:noProof/>
          </w:rPr>
          <w:t>Hình 1</w:t>
        </w:r>
        <w:r w:rsidR="00206BBC" w:rsidRPr="00F546BF">
          <w:rPr>
            <w:rStyle w:val="Hyperlink"/>
            <w:noProof/>
          </w:rPr>
          <w:noBreakHyphen/>
          <w:t>5 Hành động Flip</w:t>
        </w:r>
        <w:r w:rsidR="00206BBC">
          <w:rPr>
            <w:noProof/>
            <w:webHidden/>
          </w:rPr>
          <w:tab/>
        </w:r>
        <w:r w:rsidR="00206BBC">
          <w:rPr>
            <w:noProof/>
            <w:webHidden/>
          </w:rPr>
          <w:fldChar w:fldCharType="begin"/>
        </w:r>
        <w:r w:rsidR="00206BBC">
          <w:rPr>
            <w:noProof/>
            <w:webHidden/>
          </w:rPr>
          <w:instrText xml:space="preserve"> PAGEREF _Toc518131955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10FF0050" w14:textId="0BAED7B2"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6" w:history="1">
        <w:r w:rsidR="00206BBC" w:rsidRPr="00F546BF">
          <w:rPr>
            <w:rStyle w:val="Hyperlink"/>
            <w:noProof/>
          </w:rPr>
          <w:t>Hình 1</w:t>
        </w:r>
        <w:r w:rsidR="00206BBC" w:rsidRPr="00F546BF">
          <w:rPr>
            <w:rStyle w:val="Hyperlink"/>
            <w:noProof/>
          </w:rPr>
          <w:noBreakHyphen/>
          <w:t>6 Hành động Shake</w:t>
        </w:r>
        <w:r w:rsidR="00206BBC">
          <w:rPr>
            <w:noProof/>
            <w:webHidden/>
          </w:rPr>
          <w:tab/>
        </w:r>
        <w:r w:rsidR="00206BBC">
          <w:rPr>
            <w:noProof/>
            <w:webHidden/>
          </w:rPr>
          <w:fldChar w:fldCharType="begin"/>
        </w:r>
        <w:r w:rsidR="00206BBC">
          <w:rPr>
            <w:noProof/>
            <w:webHidden/>
          </w:rPr>
          <w:instrText xml:space="preserve"> PAGEREF _Toc518131956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21BBA7C6" w14:textId="4F37FA20"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7" w:history="1">
        <w:r w:rsidR="00206BBC" w:rsidRPr="00F546BF">
          <w:rPr>
            <w:rStyle w:val="Hyperlink"/>
            <w:noProof/>
          </w:rPr>
          <w:t>Hình 1</w:t>
        </w:r>
        <w:r w:rsidR="00206BBC" w:rsidRPr="00F546BF">
          <w:rPr>
            <w:rStyle w:val="Hyperlink"/>
            <w:noProof/>
          </w:rPr>
          <w:noBreakHyphen/>
          <w:t>7 Hành động Erect</w:t>
        </w:r>
        <w:r w:rsidR="00206BBC">
          <w:rPr>
            <w:noProof/>
            <w:webHidden/>
          </w:rPr>
          <w:tab/>
        </w:r>
        <w:r w:rsidR="00206BBC">
          <w:rPr>
            <w:noProof/>
            <w:webHidden/>
          </w:rPr>
          <w:fldChar w:fldCharType="begin"/>
        </w:r>
        <w:r w:rsidR="00206BBC">
          <w:rPr>
            <w:noProof/>
            <w:webHidden/>
          </w:rPr>
          <w:instrText xml:space="preserve"> PAGEREF _Toc518131957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37201EF0" w14:textId="792072CD"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8" w:history="1">
        <w:r w:rsidR="00206BBC" w:rsidRPr="00F546BF">
          <w:rPr>
            <w:rStyle w:val="Hyperlink"/>
            <w:noProof/>
          </w:rPr>
          <w:t>Hình 1</w:t>
        </w:r>
        <w:r w:rsidR="00206BBC" w:rsidRPr="00F546BF">
          <w:rPr>
            <w:rStyle w:val="Hyperlink"/>
            <w:noProof/>
          </w:rPr>
          <w:noBreakHyphen/>
          <w:t>8 Hành động Shake Down</w:t>
        </w:r>
        <w:r w:rsidR="00206BBC">
          <w:rPr>
            <w:noProof/>
            <w:webHidden/>
          </w:rPr>
          <w:tab/>
        </w:r>
        <w:r w:rsidR="00206BBC">
          <w:rPr>
            <w:noProof/>
            <w:webHidden/>
          </w:rPr>
          <w:fldChar w:fldCharType="begin"/>
        </w:r>
        <w:r w:rsidR="00206BBC">
          <w:rPr>
            <w:noProof/>
            <w:webHidden/>
          </w:rPr>
          <w:instrText xml:space="preserve"> PAGEREF _Toc518131958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664FA604" w14:textId="3858BFE2"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9" w:history="1">
        <w:r w:rsidR="00206BBC" w:rsidRPr="00F546BF">
          <w:rPr>
            <w:rStyle w:val="Hyperlink"/>
            <w:noProof/>
          </w:rPr>
          <w:t>Hình 1</w:t>
        </w:r>
        <w:r w:rsidR="00206BBC" w:rsidRPr="00F546BF">
          <w:rPr>
            <w:rStyle w:val="Hyperlink"/>
            <w:noProof/>
          </w:rPr>
          <w:noBreakHyphen/>
          <w:t>9 Hành động Shake Up</w:t>
        </w:r>
        <w:r w:rsidR="00206BBC">
          <w:rPr>
            <w:noProof/>
            <w:webHidden/>
          </w:rPr>
          <w:tab/>
        </w:r>
        <w:r w:rsidR="00206BBC">
          <w:rPr>
            <w:noProof/>
            <w:webHidden/>
          </w:rPr>
          <w:fldChar w:fldCharType="begin"/>
        </w:r>
        <w:r w:rsidR="00206BBC">
          <w:rPr>
            <w:noProof/>
            <w:webHidden/>
          </w:rPr>
          <w:instrText xml:space="preserve"> PAGEREF _Toc518131959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18A0D693" w14:textId="50434774"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0" w:history="1">
        <w:r w:rsidR="00206BBC" w:rsidRPr="00F546BF">
          <w:rPr>
            <w:rStyle w:val="Hyperlink"/>
            <w:noProof/>
          </w:rPr>
          <w:t>Hình 2</w:t>
        </w:r>
        <w:r w:rsidR="00206BBC" w:rsidRPr="00F546BF">
          <w:rPr>
            <w:rStyle w:val="Hyperlink"/>
            <w:noProof/>
          </w:rPr>
          <w:noBreakHyphen/>
          <w:t>1 Kết quả các bước trong quy trình nhận dạng vật thể</w:t>
        </w:r>
        <w:r w:rsidR="00206BBC">
          <w:rPr>
            <w:noProof/>
            <w:webHidden/>
          </w:rPr>
          <w:tab/>
        </w:r>
        <w:r w:rsidR="00206BBC">
          <w:rPr>
            <w:noProof/>
            <w:webHidden/>
          </w:rPr>
          <w:fldChar w:fldCharType="begin"/>
        </w:r>
        <w:r w:rsidR="00206BBC">
          <w:rPr>
            <w:noProof/>
            <w:webHidden/>
          </w:rPr>
          <w:instrText xml:space="preserve"> PAGEREF _Toc518131960 \h </w:instrText>
        </w:r>
        <w:r w:rsidR="00206BBC">
          <w:rPr>
            <w:noProof/>
            <w:webHidden/>
          </w:rPr>
        </w:r>
        <w:r w:rsidR="00206BBC">
          <w:rPr>
            <w:noProof/>
            <w:webHidden/>
          </w:rPr>
          <w:fldChar w:fldCharType="separate"/>
        </w:r>
        <w:r w:rsidR="00206BBC">
          <w:rPr>
            <w:noProof/>
            <w:webHidden/>
          </w:rPr>
          <w:t>16</w:t>
        </w:r>
        <w:r w:rsidR="00206BBC">
          <w:rPr>
            <w:noProof/>
            <w:webHidden/>
          </w:rPr>
          <w:fldChar w:fldCharType="end"/>
        </w:r>
      </w:hyperlink>
    </w:p>
    <w:p w14:paraId="6D548730" w14:textId="02461F8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1" w:history="1">
        <w:r w:rsidR="00206BBC" w:rsidRPr="00F546BF">
          <w:rPr>
            <w:rStyle w:val="Hyperlink"/>
            <w:noProof/>
          </w:rPr>
          <w:t>Hình 2</w:t>
        </w:r>
        <w:r w:rsidR="00206BBC" w:rsidRPr="00F546BF">
          <w:rPr>
            <w:rStyle w:val="Hyperlink"/>
            <w:noProof/>
          </w:rPr>
          <w:noBreakHyphen/>
          <w:t>2 Ví dụ về toán tử erosion.</w:t>
        </w:r>
        <w:r w:rsidR="00206BBC">
          <w:rPr>
            <w:noProof/>
            <w:webHidden/>
          </w:rPr>
          <w:tab/>
        </w:r>
        <w:r w:rsidR="00206BBC">
          <w:rPr>
            <w:noProof/>
            <w:webHidden/>
          </w:rPr>
          <w:fldChar w:fldCharType="begin"/>
        </w:r>
        <w:r w:rsidR="00206BBC">
          <w:rPr>
            <w:noProof/>
            <w:webHidden/>
          </w:rPr>
          <w:instrText xml:space="preserve"> PAGEREF _Toc518131961 \h </w:instrText>
        </w:r>
        <w:r w:rsidR="00206BBC">
          <w:rPr>
            <w:noProof/>
            <w:webHidden/>
          </w:rPr>
        </w:r>
        <w:r w:rsidR="00206BBC">
          <w:rPr>
            <w:noProof/>
            <w:webHidden/>
          </w:rPr>
          <w:fldChar w:fldCharType="separate"/>
        </w:r>
        <w:r w:rsidR="00206BBC">
          <w:rPr>
            <w:noProof/>
            <w:webHidden/>
          </w:rPr>
          <w:t>17</w:t>
        </w:r>
        <w:r w:rsidR="00206BBC">
          <w:rPr>
            <w:noProof/>
            <w:webHidden/>
          </w:rPr>
          <w:fldChar w:fldCharType="end"/>
        </w:r>
      </w:hyperlink>
    </w:p>
    <w:p w14:paraId="5ED328B5" w14:textId="0972789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2" w:history="1">
        <w:r w:rsidR="00206BBC" w:rsidRPr="00F546BF">
          <w:rPr>
            <w:rStyle w:val="Hyperlink"/>
            <w:noProof/>
          </w:rPr>
          <w:t>Hình 2</w:t>
        </w:r>
        <w:r w:rsidR="00206BBC" w:rsidRPr="00F546BF">
          <w:rPr>
            <w:rStyle w:val="Hyperlink"/>
            <w:noProof/>
          </w:rPr>
          <w:noBreakHyphen/>
          <w:t>3 Đăng kí tài khoản Vuforia</w:t>
        </w:r>
        <w:r w:rsidR="00206BBC">
          <w:rPr>
            <w:noProof/>
            <w:webHidden/>
          </w:rPr>
          <w:tab/>
        </w:r>
        <w:r w:rsidR="00206BBC">
          <w:rPr>
            <w:noProof/>
            <w:webHidden/>
          </w:rPr>
          <w:fldChar w:fldCharType="begin"/>
        </w:r>
        <w:r w:rsidR="00206BBC">
          <w:rPr>
            <w:noProof/>
            <w:webHidden/>
          </w:rPr>
          <w:instrText xml:space="preserve"> PAGEREF _Toc518131962 \h </w:instrText>
        </w:r>
        <w:r w:rsidR="00206BBC">
          <w:rPr>
            <w:noProof/>
            <w:webHidden/>
          </w:rPr>
        </w:r>
        <w:r w:rsidR="00206BBC">
          <w:rPr>
            <w:noProof/>
            <w:webHidden/>
          </w:rPr>
          <w:fldChar w:fldCharType="separate"/>
        </w:r>
        <w:r w:rsidR="00206BBC">
          <w:rPr>
            <w:noProof/>
            <w:webHidden/>
          </w:rPr>
          <w:t>18</w:t>
        </w:r>
        <w:r w:rsidR="00206BBC">
          <w:rPr>
            <w:noProof/>
            <w:webHidden/>
          </w:rPr>
          <w:fldChar w:fldCharType="end"/>
        </w:r>
      </w:hyperlink>
    </w:p>
    <w:p w14:paraId="65CD93B9" w14:textId="2B2A3214"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3" w:history="1">
        <w:r w:rsidR="00206BBC" w:rsidRPr="00F546BF">
          <w:rPr>
            <w:rStyle w:val="Hyperlink"/>
            <w:noProof/>
          </w:rPr>
          <w:t>Hình 2</w:t>
        </w:r>
        <w:r w:rsidR="00206BBC" w:rsidRPr="00F546BF">
          <w:rPr>
            <w:rStyle w:val="Hyperlink"/>
            <w:noProof/>
          </w:rPr>
          <w:noBreakHyphen/>
          <w:t>4 Cho phép sử dụng Vuforia trong project</w:t>
        </w:r>
        <w:r w:rsidR="00206BBC">
          <w:rPr>
            <w:noProof/>
            <w:webHidden/>
          </w:rPr>
          <w:tab/>
        </w:r>
        <w:r w:rsidR="00206BBC">
          <w:rPr>
            <w:noProof/>
            <w:webHidden/>
          </w:rPr>
          <w:fldChar w:fldCharType="begin"/>
        </w:r>
        <w:r w:rsidR="00206BBC">
          <w:rPr>
            <w:noProof/>
            <w:webHidden/>
          </w:rPr>
          <w:instrText xml:space="preserve"> PAGEREF _Toc518131963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1AA91699" w14:textId="177C1CB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4" w:history="1">
        <w:r w:rsidR="00206BBC" w:rsidRPr="00F546BF">
          <w:rPr>
            <w:rStyle w:val="Hyperlink"/>
            <w:noProof/>
          </w:rPr>
          <w:t>Hình 2</w:t>
        </w:r>
        <w:r w:rsidR="00206BBC" w:rsidRPr="00F546BF">
          <w:rPr>
            <w:rStyle w:val="Hyperlink"/>
            <w:noProof/>
          </w:rPr>
          <w:noBreakHyphen/>
          <w:t>5 Giao diện lấy App Key</w:t>
        </w:r>
        <w:r w:rsidR="00206BBC">
          <w:rPr>
            <w:noProof/>
            <w:webHidden/>
          </w:rPr>
          <w:tab/>
        </w:r>
        <w:r w:rsidR="00206BBC">
          <w:rPr>
            <w:noProof/>
            <w:webHidden/>
          </w:rPr>
          <w:fldChar w:fldCharType="begin"/>
        </w:r>
        <w:r w:rsidR="00206BBC">
          <w:rPr>
            <w:noProof/>
            <w:webHidden/>
          </w:rPr>
          <w:instrText xml:space="preserve"> PAGEREF _Toc518131964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3D49EC2" w14:textId="0BE39FF6"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5" w:history="1">
        <w:r w:rsidR="00206BBC" w:rsidRPr="00F546BF">
          <w:rPr>
            <w:rStyle w:val="Hyperlink"/>
            <w:noProof/>
          </w:rPr>
          <w:t>Hình 2</w:t>
        </w:r>
        <w:r w:rsidR="00206BBC" w:rsidRPr="00F546BF">
          <w:rPr>
            <w:rStyle w:val="Hyperlink"/>
            <w:noProof/>
          </w:rPr>
          <w:noBreakHyphen/>
          <w:t>6 Gắn App Key vào project</w:t>
        </w:r>
        <w:r w:rsidR="00206BBC">
          <w:rPr>
            <w:noProof/>
            <w:webHidden/>
          </w:rPr>
          <w:tab/>
        </w:r>
        <w:r w:rsidR="00206BBC">
          <w:rPr>
            <w:noProof/>
            <w:webHidden/>
          </w:rPr>
          <w:fldChar w:fldCharType="begin"/>
        </w:r>
        <w:r w:rsidR="00206BBC">
          <w:rPr>
            <w:noProof/>
            <w:webHidden/>
          </w:rPr>
          <w:instrText xml:space="preserve"> PAGEREF _Toc518131965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EDB54A3" w14:textId="4FA24CD0"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6" w:history="1">
        <w:r w:rsidR="00206BBC" w:rsidRPr="00F546BF">
          <w:rPr>
            <w:rStyle w:val="Hyperlink"/>
            <w:noProof/>
          </w:rPr>
          <w:t>Hình 2</w:t>
        </w:r>
        <w:r w:rsidR="00206BBC" w:rsidRPr="00F546BF">
          <w:rPr>
            <w:rStyle w:val="Hyperlink"/>
            <w:noProof/>
          </w:rPr>
          <w:noBreakHyphen/>
          <w:t>7 Tạo Database hình ảnh nhận diện</w:t>
        </w:r>
        <w:r w:rsidR="00206BBC">
          <w:rPr>
            <w:noProof/>
            <w:webHidden/>
          </w:rPr>
          <w:tab/>
        </w:r>
        <w:r w:rsidR="00206BBC">
          <w:rPr>
            <w:noProof/>
            <w:webHidden/>
          </w:rPr>
          <w:fldChar w:fldCharType="begin"/>
        </w:r>
        <w:r w:rsidR="00206BBC">
          <w:rPr>
            <w:noProof/>
            <w:webHidden/>
          </w:rPr>
          <w:instrText xml:space="preserve"> PAGEREF _Toc518131966 \h </w:instrText>
        </w:r>
        <w:r w:rsidR="00206BBC">
          <w:rPr>
            <w:noProof/>
            <w:webHidden/>
          </w:rPr>
        </w:r>
        <w:r w:rsidR="00206BBC">
          <w:rPr>
            <w:noProof/>
            <w:webHidden/>
          </w:rPr>
          <w:fldChar w:fldCharType="separate"/>
        </w:r>
        <w:r w:rsidR="00206BBC">
          <w:rPr>
            <w:noProof/>
            <w:webHidden/>
          </w:rPr>
          <w:t>20</w:t>
        </w:r>
        <w:r w:rsidR="00206BBC">
          <w:rPr>
            <w:noProof/>
            <w:webHidden/>
          </w:rPr>
          <w:fldChar w:fldCharType="end"/>
        </w:r>
      </w:hyperlink>
    </w:p>
    <w:p w14:paraId="6F4ADB16" w14:textId="728BA531"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7" w:history="1">
        <w:r w:rsidR="00206BBC" w:rsidRPr="00F546BF">
          <w:rPr>
            <w:rStyle w:val="Hyperlink"/>
            <w:noProof/>
          </w:rPr>
          <w:t>Hình 2</w:t>
        </w:r>
        <w:r w:rsidR="00206BBC" w:rsidRPr="00F546BF">
          <w:rPr>
            <w:rStyle w:val="Hyperlink"/>
            <w:noProof/>
          </w:rPr>
          <w:noBreakHyphen/>
          <w:t>8 Tải Database về project</w:t>
        </w:r>
        <w:r w:rsidR="00206BBC">
          <w:rPr>
            <w:noProof/>
            <w:webHidden/>
          </w:rPr>
          <w:tab/>
        </w:r>
        <w:r w:rsidR="00206BBC">
          <w:rPr>
            <w:noProof/>
            <w:webHidden/>
          </w:rPr>
          <w:fldChar w:fldCharType="begin"/>
        </w:r>
        <w:r w:rsidR="00206BBC">
          <w:rPr>
            <w:noProof/>
            <w:webHidden/>
          </w:rPr>
          <w:instrText xml:space="preserve"> PAGEREF _Toc518131967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C3CE29" w14:textId="4136E03E"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8" w:history="1">
        <w:r w:rsidR="00206BBC" w:rsidRPr="00F546BF">
          <w:rPr>
            <w:rStyle w:val="Hyperlink"/>
            <w:noProof/>
          </w:rPr>
          <w:t>Hình 2</w:t>
        </w:r>
        <w:r w:rsidR="00206BBC" w:rsidRPr="00F546BF">
          <w:rPr>
            <w:rStyle w:val="Hyperlink"/>
            <w:noProof/>
          </w:rPr>
          <w:noBreakHyphen/>
          <w:t>9 Chọn Target theo hình ảnh từ Database</w:t>
        </w:r>
        <w:r w:rsidR="00206BBC">
          <w:rPr>
            <w:noProof/>
            <w:webHidden/>
          </w:rPr>
          <w:tab/>
        </w:r>
        <w:r w:rsidR="00206BBC">
          <w:rPr>
            <w:noProof/>
            <w:webHidden/>
          </w:rPr>
          <w:fldChar w:fldCharType="begin"/>
        </w:r>
        <w:r w:rsidR="00206BBC">
          <w:rPr>
            <w:noProof/>
            <w:webHidden/>
          </w:rPr>
          <w:instrText xml:space="preserve"> PAGEREF _Toc518131968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63C8B569" w14:textId="0C96436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9" w:history="1">
        <w:r w:rsidR="00206BBC" w:rsidRPr="00F546BF">
          <w:rPr>
            <w:rStyle w:val="Hyperlink"/>
            <w:noProof/>
          </w:rPr>
          <w:t>Hình 2</w:t>
        </w:r>
        <w:r w:rsidR="00206BBC" w:rsidRPr="00F546BF">
          <w:rPr>
            <w:rStyle w:val="Hyperlink"/>
            <w:noProof/>
          </w:rPr>
          <w:noBreakHyphen/>
          <w:t>10 Dựa vào độ tương phản</w:t>
        </w:r>
        <w:r w:rsidR="00206BBC">
          <w:rPr>
            <w:noProof/>
            <w:webHidden/>
          </w:rPr>
          <w:tab/>
        </w:r>
        <w:r w:rsidR="00206BBC">
          <w:rPr>
            <w:noProof/>
            <w:webHidden/>
          </w:rPr>
          <w:fldChar w:fldCharType="begin"/>
        </w:r>
        <w:r w:rsidR="00206BBC">
          <w:rPr>
            <w:noProof/>
            <w:webHidden/>
          </w:rPr>
          <w:instrText xml:space="preserve"> PAGEREF _Toc518131969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E47807" w14:textId="4A7FD9BA"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0" w:history="1">
        <w:r w:rsidR="00206BBC" w:rsidRPr="00F546BF">
          <w:rPr>
            <w:rStyle w:val="Hyperlink"/>
            <w:noProof/>
          </w:rPr>
          <w:t>Hình 2</w:t>
        </w:r>
        <w:r w:rsidR="00206BBC" w:rsidRPr="00F546BF">
          <w:rPr>
            <w:rStyle w:val="Hyperlink"/>
            <w:noProof/>
          </w:rPr>
          <w:noBreakHyphen/>
          <w:t>11 Độ tương phản ảnh Grayscale tương ứng với histogram</w:t>
        </w:r>
        <w:r w:rsidR="00206BBC">
          <w:rPr>
            <w:noProof/>
            <w:webHidden/>
          </w:rPr>
          <w:tab/>
        </w:r>
        <w:r w:rsidR="00206BBC">
          <w:rPr>
            <w:noProof/>
            <w:webHidden/>
          </w:rPr>
          <w:fldChar w:fldCharType="begin"/>
        </w:r>
        <w:r w:rsidR="00206BBC">
          <w:rPr>
            <w:noProof/>
            <w:webHidden/>
          </w:rPr>
          <w:instrText xml:space="preserve"> PAGEREF _Toc518131970 \h </w:instrText>
        </w:r>
        <w:r w:rsidR="00206BBC">
          <w:rPr>
            <w:noProof/>
            <w:webHidden/>
          </w:rPr>
        </w:r>
        <w:r w:rsidR="00206BBC">
          <w:rPr>
            <w:noProof/>
            <w:webHidden/>
          </w:rPr>
          <w:fldChar w:fldCharType="separate"/>
        </w:r>
        <w:r w:rsidR="00206BBC">
          <w:rPr>
            <w:noProof/>
            <w:webHidden/>
          </w:rPr>
          <w:t>22</w:t>
        </w:r>
        <w:r w:rsidR="00206BBC">
          <w:rPr>
            <w:noProof/>
            <w:webHidden/>
          </w:rPr>
          <w:fldChar w:fldCharType="end"/>
        </w:r>
      </w:hyperlink>
    </w:p>
    <w:p w14:paraId="48DD7A30" w14:textId="39D3F610"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1" w:history="1">
        <w:r w:rsidR="00206BBC" w:rsidRPr="00F546BF">
          <w:rPr>
            <w:rStyle w:val="Hyperlink"/>
            <w:noProof/>
          </w:rPr>
          <w:t>Hình 2</w:t>
        </w:r>
        <w:r w:rsidR="00206BBC" w:rsidRPr="00F546BF">
          <w:rPr>
            <w:rStyle w:val="Hyperlink"/>
            <w:noProof/>
          </w:rPr>
          <w:noBreakHyphen/>
          <w:t>12 Cấu tạo Kinect v2</w:t>
        </w:r>
        <w:r w:rsidR="00206BBC">
          <w:rPr>
            <w:noProof/>
            <w:webHidden/>
          </w:rPr>
          <w:tab/>
        </w:r>
        <w:r w:rsidR="00206BBC">
          <w:rPr>
            <w:noProof/>
            <w:webHidden/>
          </w:rPr>
          <w:fldChar w:fldCharType="begin"/>
        </w:r>
        <w:r w:rsidR="00206BBC">
          <w:rPr>
            <w:noProof/>
            <w:webHidden/>
          </w:rPr>
          <w:instrText xml:space="preserve"> PAGEREF _Toc518131971 \h </w:instrText>
        </w:r>
        <w:r w:rsidR="00206BBC">
          <w:rPr>
            <w:noProof/>
            <w:webHidden/>
          </w:rPr>
        </w:r>
        <w:r w:rsidR="00206BBC">
          <w:rPr>
            <w:noProof/>
            <w:webHidden/>
          </w:rPr>
          <w:fldChar w:fldCharType="separate"/>
        </w:r>
        <w:r w:rsidR="00206BBC">
          <w:rPr>
            <w:noProof/>
            <w:webHidden/>
          </w:rPr>
          <w:t>25</w:t>
        </w:r>
        <w:r w:rsidR="00206BBC">
          <w:rPr>
            <w:noProof/>
            <w:webHidden/>
          </w:rPr>
          <w:fldChar w:fldCharType="end"/>
        </w:r>
      </w:hyperlink>
    </w:p>
    <w:p w14:paraId="73A54E83" w14:textId="4D399681"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2" w:history="1">
        <w:r w:rsidR="00206BBC" w:rsidRPr="00F546BF">
          <w:rPr>
            <w:rStyle w:val="Hyperlink"/>
            <w:noProof/>
          </w:rPr>
          <w:t>Hình 2</w:t>
        </w:r>
        <w:r w:rsidR="00206BBC" w:rsidRPr="00F546BF">
          <w:rPr>
            <w:rStyle w:val="Hyperlink"/>
            <w:noProof/>
          </w:rPr>
          <w:noBreakHyphen/>
          <w:t>13 Dữ liệu hình ảnh từ Kinect v2</w:t>
        </w:r>
        <w:r w:rsidR="00206BBC">
          <w:rPr>
            <w:noProof/>
            <w:webHidden/>
          </w:rPr>
          <w:tab/>
        </w:r>
        <w:r w:rsidR="00206BBC">
          <w:rPr>
            <w:noProof/>
            <w:webHidden/>
          </w:rPr>
          <w:fldChar w:fldCharType="begin"/>
        </w:r>
        <w:r w:rsidR="00206BBC">
          <w:rPr>
            <w:noProof/>
            <w:webHidden/>
          </w:rPr>
          <w:instrText xml:space="preserve"> PAGEREF _Toc518131972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27C1F7F2" w14:textId="7B597C16"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3" w:history="1">
        <w:r w:rsidR="00206BBC" w:rsidRPr="00F546BF">
          <w:rPr>
            <w:rStyle w:val="Hyperlink"/>
            <w:noProof/>
          </w:rPr>
          <w:t>Hình 2</w:t>
        </w:r>
        <w:r w:rsidR="00206BBC" w:rsidRPr="00F546BF">
          <w:rPr>
            <w:rStyle w:val="Hyperlink"/>
            <w:noProof/>
          </w:rPr>
          <w:noBreakHyphen/>
          <w:t>14 Dữ liệu độ sâu từ Kinect v2</w:t>
        </w:r>
        <w:r w:rsidR="00206BBC">
          <w:rPr>
            <w:noProof/>
            <w:webHidden/>
          </w:rPr>
          <w:tab/>
        </w:r>
        <w:r w:rsidR="00206BBC">
          <w:rPr>
            <w:noProof/>
            <w:webHidden/>
          </w:rPr>
          <w:fldChar w:fldCharType="begin"/>
        </w:r>
        <w:r w:rsidR="00206BBC">
          <w:rPr>
            <w:noProof/>
            <w:webHidden/>
          </w:rPr>
          <w:instrText xml:space="preserve"> PAGEREF _Toc518131973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5751B83C" w14:textId="37F48ECF"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4" w:history="1">
        <w:r w:rsidR="00206BBC" w:rsidRPr="00F546BF">
          <w:rPr>
            <w:rStyle w:val="Hyperlink"/>
            <w:noProof/>
          </w:rPr>
          <w:t>Hình 2</w:t>
        </w:r>
        <w:r w:rsidR="00206BBC" w:rsidRPr="00F546BF">
          <w:rPr>
            <w:rStyle w:val="Hyperlink"/>
            <w:noProof/>
          </w:rPr>
          <w:noBreakHyphen/>
          <w:t>15 Dữ liệu khung xương của Kinect v2</w:t>
        </w:r>
        <w:r w:rsidR="00206BBC">
          <w:rPr>
            <w:noProof/>
            <w:webHidden/>
          </w:rPr>
          <w:tab/>
        </w:r>
        <w:r w:rsidR="00206BBC">
          <w:rPr>
            <w:noProof/>
            <w:webHidden/>
          </w:rPr>
          <w:fldChar w:fldCharType="begin"/>
        </w:r>
        <w:r w:rsidR="00206BBC">
          <w:rPr>
            <w:noProof/>
            <w:webHidden/>
          </w:rPr>
          <w:instrText xml:space="preserve"> PAGEREF _Toc518131974 \h </w:instrText>
        </w:r>
        <w:r w:rsidR="00206BBC">
          <w:rPr>
            <w:noProof/>
            <w:webHidden/>
          </w:rPr>
        </w:r>
        <w:r w:rsidR="00206BBC">
          <w:rPr>
            <w:noProof/>
            <w:webHidden/>
          </w:rPr>
          <w:fldChar w:fldCharType="separate"/>
        </w:r>
        <w:r w:rsidR="00206BBC">
          <w:rPr>
            <w:noProof/>
            <w:webHidden/>
          </w:rPr>
          <w:t>27</w:t>
        </w:r>
        <w:r w:rsidR="00206BBC">
          <w:rPr>
            <w:noProof/>
            <w:webHidden/>
          </w:rPr>
          <w:fldChar w:fldCharType="end"/>
        </w:r>
      </w:hyperlink>
    </w:p>
    <w:p w14:paraId="7515ADE9" w14:textId="6E87D963"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5" w:history="1">
        <w:r w:rsidR="00206BBC" w:rsidRPr="00F546BF">
          <w:rPr>
            <w:rStyle w:val="Hyperlink"/>
            <w:noProof/>
          </w:rPr>
          <w:t>Hình 3</w:t>
        </w:r>
        <w:r w:rsidR="00206BBC" w:rsidRPr="00F546BF">
          <w:rPr>
            <w:rStyle w:val="Hyperlink"/>
            <w:noProof/>
          </w:rPr>
          <w:noBreakHyphen/>
          <w:t>1 Giao diện Unity3D</w:t>
        </w:r>
        <w:r w:rsidR="00206BBC">
          <w:rPr>
            <w:noProof/>
            <w:webHidden/>
          </w:rPr>
          <w:tab/>
        </w:r>
        <w:r w:rsidR="00206BBC">
          <w:rPr>
            <w:noProof/>
            <w:webHidden/>
          </w:rPr>
          <w:fldChar w:fldCharType="begin"/>
        </w:r>
        <w:r w:rsidR="00206BBC">
          <w:rPr>
            <w:noProof/>
            <w:webHidden/>
          </w:rPr>
          <w:instrText xml:space="preserve"> PAGEREF _Toc518131975 \h </w:instrText>
        </w:r>
        <w:r w:rsidR="00206BBC">
          <w:rPr>
            <w:noProof/>
            <w:webHidden/>
          </w:rPr>
        </w:r>
        <w:r w:rsidR="00206BBC">
          <w:rPr>
            <w:noProof/>
            <w:webHidden/>
          </w:rPr>
          <w:fldChar w:fldCharType="separate"/>
        </w:r>
        <w:r w:rsidR="00206BBC">
          <w:rPr>
            <w:noProof/>
            <w:webHidden/>
          </w:rPr>
          <w:t>29</w:t>
        </w:r>
        <w:r w:rsidR="00206BBC">
          <w:rPr>
            <w:noProof/>
            <w:webHidden/>
          </w:rPr>
          <w:fldChar w:fldCharType="end"/>
        </w:r>
      </w:hyperlink>
    </w:p>
    <w:p w14:paraId="5BBDB4DC" w14:textId="1D4F2B0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6" w:history="1">
        <w:r w:rsidR="00206BBC" w:rsidRPr="00F546BF">
          <w:rPr>
            <w:rStyle w:val="Hyperlink"/>
            <w:noProof/>
          </w:rPr>
          <w:t>Hình 3</w:t>
        </w:r>
        <w:r w:rsidR="00206BBC" w:rsidRPr="00F546BF">
          <w:rPr>
            <w:rStyle w:val="Hyperlink"/>
            <w:noProof/>
          </w:rPr>
          <w:noBreakHyphen/>
          <w:t>2 Thông số cơ bản của Camera</w:t>
        </w:r>
        <w:r w:rsidR="00206BBC">
          <w:rPr>
            <w:noProof/>
            <w:webHidden/>
          </w:rPr>
          <w:tab/>
        </w:r>
        <w:r w:rsidR="00206BBC">
          <w:rPr>
            <w:noProof/>
            <w:webHidden/>
          </w:rPr>
          <w:fldChar w:fldCharType="begin"/>
        </w:r>
        <w:r w:rsidR="00206BBC">
          <w:rPr>
            <w:noProof/>
            <w:webHidden/>
          </w:rPr>
          <w:instrText xml:space="preserve"> PAGEREF _Toc518131976 \h </w:instrText>
        </w:r>
        <w:r w:rsidR="00206BBC">
          <w:rPr>
            <w:noProof/>
            <w:webHidden/>
          </w:rPr>
        </w:r>
        <w:r w:rsidR="00206BBC">
          <w:rPr>
            <w:noProof/>
            <w:webHidden/>
          </w:rPr>
          <w:fldChar w:fldCharType="separate"/>
        </w:r>
        <w:r w:rsidR="00206BBC">
          <w:rPr>
            <w:noProof/>
            <w:webHidden/>
          </w:rPr>
          <w:t>31</w:t>
        </w:r>
        <w:r w:rsidR="00206BBC">
          <w:rPr>
            <w:noProof/>
            <w:webHidden/>
          </w:rPr>
          <w:fldChar w:fldCharType="end"/>
        </w:r>
      </w:hyperlink>
    </w:p>
    <w:p w14:paraId="17D04772" w14:textId="1A1D71FB"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7" w:history="1">
        <w:r w:rsidR="00206BBC" w:rsidRPr="00F546BF">
          <w:rPr>
            <w:rStyle w:val="Hyperlink"/>
            <w:noProof/>
          </w:rPr>
          <w:t>Hình 3</w:t>
        </w:r>
        <w:r w:rsidR="00206BBC" w:rsidRPr="00F546BF">
          <w:rPr>
            <w:rStyle w:val="Hyperlink"/>
            <w:noProof/>
          </w:rPr>
          <w:noBreakHyphen/>
          <w:t>3 Sử dụng Material để lợp màu cho Object</w:t>
        </w:r>
        <w:r w:rsidR="00206BBC">
          <w:rPr>
            <w:noProof/>
            <w:webHidden/>
          </w:rPr>
          <w:tab/>
        </w:r>
        <w:r w:rsidR="00206BBC">
          <w:rPr>
            <w:noProof/>
            <w:webHidden/>
          </w:rPr>
          <w:fldChar w:fldCharType="begin"/>
        </w:r>
        <w:r w:rsidR="00206BBC">
          <w:rPr>
            <w:noProof/>
            <w:webHidden/>
          </w:rPr>
          <w:instrText xml:space="preserve"> PAGEREF _Toc518131977 \h </w:instrText>
        </w:r>
        <w:r w:rsidR="00206BBC">
          <w:rPr>
            <w:noProof/>
            <w:webHidden/>
          </w:rPr>
        </w:r>
        <w:r w:rsidR="00206BBC">
          <w:rPr>
            <w:noProof/>
            <w:webHidden/>
          </w:rPr>
          <w:fldChar w:fldCharType="separate"/>
        </w:r>
        <w:r w:rsidR="00206BBC">
          <w:rPr>
            <w:noProof/>
            <w:webHidden/>
          </w:rPr>
          <w:t>32</w:t>
        </w:r>
        <w:r w:rsidR="00206BBC">
          <w:rPr>
            <w:noProof/>
            <w:webHidden/>
          </w:rPr>
          <w:fldChar w:fldCharType="end"/>
        </w:r>
      </w:hyperlink>
    </w:p>
    <w:p w14:paraId="2C51ACFE" w14:textId="68ADADB9"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8" w:history="1">
        <w:r w:rsidR="00206BBC" w:rsidRPr="00F546BF">
          <w:rPr>
            <w:rStyle w:val="Hyperlink"/>
            <w:noProof/>
          </w:rPr>
          <w:t>Hình 3</w:t>
        </w:r>
        <w:r w:rsidR="00206BBC" w:rsidRPr="00F546BF">
          <w:rPr>
            <w:rStyle w:val="Hyperlink"/>
            <w:noProof/>
          </w:rPr>
          <w:noBreakHyphen/>
          <w:t>4 Colider với Object Cube</w:t>
        </w:r>
        <w:r w:rsidR="00206BBC">
          <w:rPr>
            <w:noProof/>
            <w:webHidden/>
          </w:rPr>
          <w:tab/>
        </w:r>
        <w:r w:rsidR="00206BBC">
          <w:rPr>
            <w:noProof/>
            <w:webHidden/>
          </w:rPr>
          <w:fldChar w:fldCharType="begin"/>
        </w:r>
        <w:r w:rsidR="00206BBC">
          <w:rPr>
            <w:noProof/>
            <w:webHidden/>
          </w:rPr>
          <w:instrText xml:space="preserve"> PAGEREF _Toc518131978 \h </w:instrText>
        </w:r>
        <w:r w:rsidR="00206BBC">
          <w:rPr>
            <w:noProof/>
            <w:webHidden/>
          </w:rPr>
        </w:r>
        <w:r w:rsidR="00206BBC">
          <w:rPr>
            <w:noProof/>
            <w:webHidden/>
          </w:rPr>
          <w:fldChar w:fldCharType="separate"/>
        </w:r>
        <w:r w:rsidR="00206BBC">
          <w:rPr>
            <w:noProof/>
            <w:webHidden/>
          </w:rPr>
          <w:t>33</w:t>
        </w:r>
        <w:r w:rsidR="00206BBC">
          <w:rPr>
            <w:noProof/>
            <w:webHidden/>
          </w:rPr>
          <w:fldChar w:fldCharType="end"/>
        </w:r>
      </w:hyperlink>
    </w:p>
    <w:p w14:paraId="5466582D" w14:textId="71317DEF"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9" w:history="1">
        <w:r w:rsidR="00206BBC" w:rsidRPr="00F546BF">
          <w:rPr>
            <w:rStyle w:val="Hyperlink"/>
            <w:noProof/>
          </w:rPr>
          <w:t>Hình 3</w:t>
        </w:r>
        <w:r w:rsidR="00206BBC" w:rsidRPr="00F546BF">
          <w:rPr>
            <w:rStyle w:val="Hyperlink"/>
            <w:noProof/>
          </w:rPr>
          <w:noBreakHyphen/>
          <w:t>5 Minh họa Raycasting trong Unity</w:t>
        </w:r>
        <w:r w:rsidR="00206BBC">
          <w:rPr>
            <w:noProof/>
            <w:webHidden/>
          </w:rPr>
          <w:tab/>
        </w:r>
        <w:r w:rsidR="00206BBC">
          <w:rPr>
            <w:noProof/>
            <w:webHidden/>
          </w:rPr>
          <w:fldChar w:fldCharType="begin"/>
        </w:r>
        <w:r w:rsidR="00206BBC">
          <w:rPr>
            <w:noProof/>
            <w:webHidden/>
          </w:rPr>
          <w:instrText xml:space="preserve"> PAGEREF _Toc518131979 \h </w:instrText>
        </w:r>
        <w:r w:rsidR="00206BBC">
          <w:rPr>
            <w:noProof/>
            <w:webHidden/>
          </w:rPr>
        </w:r>
        <w:r w:rsidR="00206BBC">
          <w:rPr>
            <w:noProof/>
            <w:webHidden/>
          </w:rPr>
          <w:fldChar w:fldCharType="separate"/>
        </w:r>
        <w:r w:rsidR="00206BBC">
          <w:rPr>
            <w:noProof/>
            <w:webHidden/>
          </w:rPr>
          <w:t>35</w:t>
        </w:r>
        <w:r w:rsidR="00206BBC">
          <w:rPr>
            <w:noProof/>
            <w:webHidden/>
          </w:rPr>
          <w:fldChar w:fldCharType="end"/>
        </w:r>
      </w:hyperlink>
    </w:p>
    <w:p w14:paraId="75519042" w14:textId="5A9030D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0" w:history="1">
        <w:r w:rsidR="00206BBC" w:rsidRPr="00F546BF">
          <w:rPr>
            <w:rStyle w:val="Hyperlink"/>
            <w:noProof/>
          </w:rPr>
          <w:t>Hình 3</w:t>
        </w:r>
        <w:r w:rsidR="00206BBC" w:rsidRPr="00F546BF">
          <w:rPr>
            <w:rStyle w:val="Hyperlink"/>
            <w:noProof/>
          </w:rPr>
          <w:noBreakHyphen/>
          <w:t>6 Các thành phần cơ bản của Light Component.</w:t>
        </w:r>
        <w:r w:rsidR="00206BBC">
          <w:rPr>
            <w:noProof/>
            <w:webHidden/>
          </w:rPr>
          <w:tab/>
        </w:r>
        <w:r w:rsidR="00206BBC">
          <w:rPr>
            <w:noProof/>
            <w:webHidden/>
          </w:rPr>
          <w:fldChar w:fldCharType="begin"/>
        </w:r>
        <w:r w:rsidR="00206BBC">
          <w:rPr>
            <w:noProof/>
            <w:webHidden/>
          </w:rPr>
          <w:instrText xml:space="preserve"> PAGEREF _Toc518131980 \h </w:instrText>
        </w:r>
        <w:r w:rsidR="00206BBC">
          <w:rPr>
            <w:noProof/>
            <w:webHidden/>
          </w:rPr>
        </w:r>
        <w:r w:rsidR="00206BBC">
          <w:rPr>
            <w:noProof/>
            <w:webHidden/>
          </w:rPr>
          <w:fldChar w:fldCharType="separate"/>
        </w:r>
        <w:r w:rsidR="00206BBC">
          <w:rPr>
            <w:noProof/>
            <w:webHidden/>
          </w:rPr>
          <w:t>36</w:t>
        </w:r>
        <w:r w:rsidR="00206BBC">
          <w:rPr>
            <w:noProof/>
            <w:webHidden/>
          </w:rPr>
          <w:fldChar w:fldCharType="end"/>
        </w:r>
      </w:hyperlink>
    </w:p>
    <w:p w14:paraId="551832FB" w14:textId="1837250D"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1" w:history="1">
        <w:r w:rsidR="00206BBC" w:rsidRPr="00F546BF">
          <w:rPr>
            <w:rStyle w:val="Hyperlink"/>
            <w:noProof/>
          </w:rPr>
          <w:t>Hình 3</w:t>
        </w:r>
        <w:r w:rsidR="00206BBC" w:rsidRPr="00F546BF">
          <w:rPr>
            <w:rStyle w:val="Hyperlink"/>
            <w:noProof/>
          </w:rPr>
          <w:noBreakHyphen/>
          <w:t>7 Các loại Light trong Unity</w:t>
        </w:r>
        <w:r w:rsidR="00206BBC">
          <w:rPr>
            <w:noProof/>
            <w:webHidden/>
          </w:rPr>
          <w:tab/>
        </w:r>
        <w:r w:rsidR="00206BBC">
          <w:rPr>
            <w:noProof/>
            <w:webHidden/>
          </w:rPr>
          <w:fldChar w:fldCharType="begin"/>
        </w:r>
        <w:r w:rsidR="00206BBC">
          <w:rPr>
            <w:noProof/>
            <w:webHidden/>
          </w:rPr>
          <w:instrText xml:space="preserve"> PAGEREF _Toc518131981 \h </w:instrText>
        </w:r>
        <w:r w:rsidR="00206BBC">
          <w:rPr>
            <w:noProof/>
            <w:webHidden/>
          </w:rPr>
        </w:r>
        <w:r w:rsidR="00206BBC">
          <w:rPr>
            <w:noProof/>
            <w:webHidden/>
          </w:rPr>
          <w:fldChar w:fldCharType="separate"/>
        </w:r>
        <w:r w:rsidR="00206BBC">
          <w:rPr>
            <w:noProof/>
            <w:webHidden/>
          </w:rPr>
          <w:t>37</w:t>
        </w:r>
        <w:r w:rsidR="00206BBC">
          <w:rPr>
            <w:noProof/>
            <w:webHidden/>
          </w:rPr>
          <w:fldChar w:fldCharType="end"/>
        </w:r>
      </w:hyperlink>
    </w:p>
    <w:p w14:paraId="1C689C88" w14:textId="4293373D"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2" w:history="1">
        <w:r w:rsidR="00206BBC" w:rsidRPr="00F546BF">
          <w:rPr>
            <w:rStyle w:val="Hyperlink"/>
            <w:noProof/>
          </w:rPr>
          <w:t>Hình 3</w:t>
        </w:r>
        <w:r w:rsidR="00206BBC" w:rsidRPr="00F546BF">
          <w:rPr>
            <w:rStyle w:val="Hyperlink"/>
            <w:noProof/>
          </w:rPr>
          <w:noBreakHyphen/>
          <w:t>8 Mô phỏng cách sử dụng position trong hệ thống</w:t>
        </w:r>
        <w:r w:rsidR="00206BBC">
          <w:rPr>
            <w:noProof/>
            <w:webHidden/>
          </w:rPr>
          <w:tab/>
        </w:r>
        <w:r w:rsidR="00206BBC">
          <w:rPr>
            <w:noProof/>
            <w:webHidden/>
          </w:rPr>
          <w:fldChar w:fldCharType="begin"/>
        </w:r>
        <w:r w:rsidR="00206BBC">
          <w:rPr>
            <w:noProof/>
            <w:webHidden/>
          </w:rPr>
          <w:instrText xml:space="preserve"> PAGEREF _Toc518131982 \h </w:instrText>
        </w:r>
        <w:r w:rsidR="00206BBC">
          <w:rPr>
            <w:noProof/>
            <w:webHidden/>
          </w:rPr>
        </w:r>
        <w:r w:rsidR="00206BBC">
          <w:rPr>
            <w:noProof/>
            <w:webHidden/>
          </w:rPr>
          <w:fldChar w:fldCharType="separate"/>
        </w:r>
        <w:r w:rsidR="00206BBC">
          <w:rPr>
            <w:noProof/>
            <w:webHidden/>
          </w:rPr>
          <w:t>38</w:t>
        </w:r>
        <w:r w:rsidR="00206BBC">
          <w:rPr>
            <w:noProof/>
            <w:webHidden/>
          </w:rPr>
          <w:fldChar w:fldCharType="end"/>
        </w:r>
      </w:hyperlink>
    </w:p>
    <w:p w14:paraId="7449BC9C" w14:textId="3BCDDBC2"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3" w:history="1">
        <w:r w:rsidR="00206BBC" w:rsidRPr="00F546BF">
          <w:rPr>
            <w:rStyle w:val="Hyperlink"/>
            <w:noProof/>
          </w:rPr>
          <w:t>Hình 4</w:t>
        </w:r>
        <w:r w:rsidR="00206BBC" w:rsidRPr="00F546BF">
          <w:rPr>
            <w:rStyle w:val="Hyperlink"/>
            <w:noProof/>
          </w:rPr>
          <w:noBreakHyphen/>
          <w:t>1 Cấu hình thiết lập của hệ thống</w:t>
        </w:r>
        <w:r w:rsidR="00206BBC">
          <w:rPr>
            <w:noProof/>
            <w:webHidden/>
          </w:rPr>
          <w:tab/>
        </w:r>
        <w:r w:rsidR="00206BBC">
          <w:rPr>
            <w:noProof/>
            <w:webHidden/>
          </w:rPr>
          <w:fldChar w:fldCharType="begin"/>
        </w:r>
        <w:r w:rsidR="00206BBC">
          <w:rPr>
            <w:noProof/>
            <w:webHidden/>
          </w:rPr>
          <w:instrText xml:space="preserve"> PAGEREF _Toc518131983 \h </w:instrText>
        </w:r>
        <w:r w:rsidR="00206BBC">
          <w:rPr>
            <w:noProof/>
            <w:webHidden/>
          </w:rPr>
        </w:r>
        <w:r w:rsidR="00206BBC">
          <w:rPr>
            <w:noProof/>
            <w:webHidden/>
          </w:rPr>
          <w:fldChar w:fldCharType="separate"/>
        </w:r>
        <w:r w:rsidR="00206BBC">
          <w:rPr>
            <w:noProof/>
            <w:webHidden/>
          </w:rPr>
          <w:t>40</w:t>
        </w:r>
        <w:r w:rsidR="00206BBC">
          <w:rPr>
            <w:noProof/>
            <w:webHidden/>
          </w:rPr>
          <w:fldChar w:fldCharType="end"/>
        </w:r>
      </w:hyperlink>
    </w:p>
    <w:p w14:paraId="4BD59725" w14:textId="1D8A6C52"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4" w:history="1">
        <w:r w:rsidR="00206BBC" w:rsidRPr="00F546BF">
          <w:rPr>
            <w:rStyle w:val="Hyperlink"/>
            <w:noProof/>
          </w:rPr>
          <w:t>Hình 4</w:t>
        </w:r>
        <w:r w:rsidR="00206BBC" w:rsidRPr="00F546BF">
          <w:rPr>
            <w:rStyle w:val="Hyperlink"/>
            <w:noProof/>
          </w:rPr>
          <w:noBreakHyphen/>
          <w:t>2 Hình ảnh thực tế của hệ thống</w:t>
        </w:r>
        <w:r w:rsidR="00206BBC">
          <w:rPr>
            <w:noProof/>
            <w:webHidden/>
          </w:rPr>
          <w:tab/>
        </w:r>
        <w:r w:rsidR="00206BBC">
          <w:rPr>
            <w:noProof/>
            <w:webHidden/>
          </w:rPr>
          <w:fldChar w:fldCharType="begin"/>
        </w:r>
        <w:r w:rsidR="00206BBC">
          <w:rPr>
            <w:noProof/>
            <w:webHidden/>
          </w:rPr>
          <w:instrText xml:space="preserve"> PAGEREF _Toc518131984 \h </w:instrText>
        </w:r>
        <w:r w:rsidR="00206BBC">
          <w:rPr>
            <w:noProof/>
            <w:webHidden/>
          </w:rPr>
        </w:r>
        <w:r w:rsidR="00206BBC">
          <w:rPr>
            <w:noProof/>
            <w:webHidden/>
          </w:rPr>
          <w:fldChar w:fldCharType="separate"/>
        </w:r>
        <w:r w:rsidR="00206BBC">
          <w:rPr>
            <w:noProof/>
            <w:webHidden/>
          </w:rPr>
          <w:t>41</w:t>
        </w:r>
        <w:r w:rsidR="00206BBC">
          <w:rPr>
            <w:noProof/>
            <w:webHidden/>
          </w:rPr>
          <w:fldChar w:fldCharType="end"/>
        </w:r>
      </w:hyperlink>
    </w:p>
    <w:p w14:paraId="5C1444A0" w14:textId="080FA10D"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5" w:history="1">
        <w:r w:rsidR="00206BBC" w:rsidRPr="00F546BF">
          <w:rPr>
            <w:rStyle w:val="Hyperlink"/>
            <w:noProof/>
          </w:rPr>
          <w:t>Hình 4</w:t>
        </w:r>
        <w:r w:rsidR="00206BBC" w:rsidRPr="00F546BF">
          <w:rPr>
            <w:rStyle w:val="Hyperlink"/>
            <w:noProof/>
          </w:rPr>
          <w:noBreakHyphen/>
          <w:t>3 Cách bố trí máy chiếu trên cao</w:t>
        </w:r>
        <w:r w:rsidR="00206BBC">
          <w:rPr>
            <w:noProof/>
            <w:webHidden/>
          </w:rPr>
          <w:tab/>
        </w:r>
        <w:r w:rsidR="00206BBC">
          <w:rPr>
            <w:noProof/>
            <w:webHidden/>
          </w:rPr>
          <w:fldChar w:fldCharType="begin"/>
        </w:r>
        <w:r w:rsidR="00206BBC">
          <w:rPr>
            <w:noProof/>
            <w:webHidden/>
          </w:rPr>
          <w:instrText xml:space="preserve"> PAGEREF _Toc518131985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10999455" w14:textId="5A90F10F"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6" w:history="1">
        <w:r w:rsidR="00206BBC" w:rsidRPr="00F546BF">
          <w:rPr>
            <w:rStyle w:val="Hyperlink"/>
            <w:noProof/>
          </w:rPr>
          <w:t>Hình 4</w:t>
        </w:r>
        <w:r w:rsidR="00206BBC" w:rsidRPr="00F546BF">
          <w:rPr>
            <w:rStyle w:val="Hyperlink"/>
            <w:noProof/>
          </w:rPr>
          <w:noBreakHyphen/>
          <w:t>4 Cách bố trí máy chiếu dưới đất theo phương vuông góc</w:t>
        </w:r>
        <w:r w:rsidR="00206BBC">
          <w:rPr>
            <w:noProof/>
            <w:webHidden/>
          </w:rPr>
          <w:tab/>
        </w:r>
        <w:r w:rsidR="00206BBC">
          <w:rPr>
            <w:noProof/>
            <w:webHidden/>
          </w:rPr>
          <w:fldChar w:fldCharType="begin"/>
        </w:r>
        <w:r w:rsidR="00206BBC">
          <w:rPr>
            <w:noProof/>
            <w:webHidden/>
          </w:rPr>
          <w:instrText xml:space="preserve"> PAGEREF _Toc518131986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6EDC2B10" w14:textId="6579DB98"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7" w:history="1">
        <w:r w:rsidR="00206BBC" w:rsidRPr="00F546BF">
          <w:rPr>
            <w:rStyle w:val="Hyperlink"/>
            <w:noProof/>
          </w:rPr>
          <w:t>Hình 4</w:t>
        </w:r>
        <w:r w:rsidR="00206BBC" w:rsidRPr="00F546BF">
          <w:rPr>
            <w:rStyle w:val="Hyperlink"/>
            <w:noProof/>
          </w:rPr>
          <w:noBreakHyphen/>
          <w:t>5 Cách bố trí máy chiếu dưới đất kém theo gương</w:t>
        </w:r>
        <w:r w:rsidR="00206BBC">
          <w:rPr>
            <w:noProof/>
            <w:webHidden/>
          </w:rPr>
          <w:tab/>
        </w:r>
        <w:r w:rsidR="00206BBC">
          <w:rPr>
            <w:noProof/>
            <w:webHidden/>
          </w:rPr>
          <w:fldChar w:fldCharType="begin"/>
        </w:r>
        <w:r w:rsidR="00206BBC">
          <w:rPr>
            <w:noProof/>
            <w:webHidden/>
          </w:rPr>
          <w:instrText xml:space="preserve"> PAGEREF _Toc518131987 \h </w:instrText>
        </w:r>
        <w:r w:rsidR="00206BBC">
          <w:rPr>
            <w:noProof/>
            <w:webHidden/>
          </w:rPr>
        </w:r>
        <w:r w:rsidR="00206BBC">
          <w:rPr>
            <w:noProof/>
            <w:webHidden/>
          </w:rPr>
          <w:fldChar w:fldCharType="separate"/>
        </w:r>
        <w:r w:rsidR="00206BBC">
          <w:rPr>
            <w:noProof/>
            <w:webHidden/>
          </w:rPr>
          <w:t>44</w:t>
        </w:r>
        <w:r w:rsidR="00206BBC">
          <w:rPr>
            <w:noProof/>
            <w:webHidden/>
          </w:rPr>
          <w:fldChar w:fldCharType="end"/>
        </w:r>
      </w:hyperlink>
    </w:p>
    <w:p w14:paraId="0F6CE8C5" w14:textId="3243EDAE"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8" w:history="1">
        <w:r w:rsidR="00206BBC" w:rsidRPr="00F546BF">
          <w:rPr>
            <w:rStyle w:val="Hyperlink"/>
            <w:noProof/>
          </w:rPr>
          <w:t>Hình 4</w:t>
        </w:r>
        <w:r w:rsidR="00206BBC" w:rsidRPr="00F546BF">
          <w:rPr>
            <w:rStyle w:val="Hyperlink"/>
            <w:noProof/>
          </w:rPr>
          <w:noBreakHyphen/>
          <w:t>6 Xác định vùng thao tác của hệ thống</w:t>
        </w:r>
        <w:r w:rsidR="00206BBC">
          <w:rPr>
            <w:noProof/>
            <w:webHidden/>
          </w:rPr>
          <w:tab/>
        </w:r>
        <w:r w:rsidR="00206BBC">
          <w:rPr>
            <w:noProof/>
            <w:webHidden/>
          </w:rPr>
          <w:fldChar w:fldCharType="begin"/>
        </w:r>
        <w:r w:rsidR="00206BBC">
          <w:rPr>
            <w:noProof/>
            <w:webHidden/>
          </w:rPr>
          <w:instrText xml:space="preserve"> PAGEREF _Toc518131988 \h </w:instrText>
        </w:r>
        <w:r w:rsidR="00206BBC">
          <w:rPr>
            <w:noProof/>
            <w:webHidden/>
          </w:rPr>
        </w:r>
        <w:r w:rsidR="00206BBC">
          <w:rPr>
            <w:noProof/>
            <w:webHidden/>
          </w:rPr>
          <w:fldChar w:fldCharType="separate"/>
        </w:r>
        <w:r w:rsidR="00206BBC">
          <w:rPr>
            <w:noProof/>
            <w:webHidden/>
          </w:rPr>
          <w:t>46</w:t>
        </w:r>
        <w:r w:rsidR="00206BBC">
          <w:rPr>
            <w:noProof/>
            <w:webHidden/>
          </w:rPr>
          <w:fldChar w:fldCharType="end"/>
        </w:r>
      </w:hyperlink>
    </w:p>
    <w:p w14:paraId="602A8D07" w14:textId="52CD66EB"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9" w:history="1">
        <w:r w:rsidR="00206BBC" w:rsidRPr="00F546BF">
          <w:rPr>
            <w:rStyle w:val="Hyperlink"/>
            <w:noProof/>
          </w:rPr>
          <w:t>Hình 4</w:t>
        </w:r>
        <w:r w:rsidR="00206BBC" w:rsidRPr="00F546BF">
          <w:rPr>
            <w:rStyle w:val="Hyperlink"/>
            <w:noProof/>
          </w:rPr>
          <w:noBreakHyphen/>
          <w:t>7 Lấy mẫu Calibration theo hai trục X, Y</w:t>
        </w:r>
        <w:r w:rsidR="00206BBC">
          <w:rPr>
            <w:noProof/>
            <w:webHidden/>
          </w:rPr>
          <w:tab/>
        </w:r>
        <w:r w:rsidR="00206BBC">
          <w:rPr>
            <w:noProof/>
            <w:webHidden/>
          </w:rPr>
          <w:fldChar w:fldCharType="begin"/>
        </w:r>
        <w:r w:rsidR="00206BBC">
          <w:rPr>
            <w:noProof/>
            <w:webHidden/>
          </w:rPr>
          <w:instrText xml:space="preserve"> PAGEREF _Toc518131989 \h </w:instrText>
        </w:r>
        <w:r w:rsidR="00206BBC">
          <w:rPr>
            <w:noProof/>
            <w:webHidden/>
          </w:rPr>
        </w:r>
        <w:r w:rsidR="00206BBC">
          <w:rPr>
            <w:noProof/>
            <w:webHidden/>
          </w:rPr>
          <w:fldChar w:fldCharType="separate"/>
        </w:r>
        <w:r w:rsidR="00206BBC">
          <w:rPr>
            <w:noProof/>
            <w:webHidden/>
          </w:rPr>
          <w:t>47</w:t>
        </w:r>
        <w:r w:rsidR="00206BBC">
          <w:rPr>
            <w:noProof/>
            <w:webHidden/>
          </w:rPr>
          <w:fldChar w:fldCharType="end"/>
        </w:r>
      </w:hyperlink>
    </w:p>
    <w:p w14:paraId="5B713FF9" w14:textId="5AAE9BB8"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0" w:history="1">
        <w:r w:rsidR="00206BBC" w:rsidRPr="00F546BF">
          <w:rPr>
            <w:rStyle w:val="Hyperlink"/>
            <w:noProof/>
          </w:rPr>
          <w:t>Hình 4</w:t>
        </w:r>
        <w:r w:rsidR="00206BBC" w:rsidRPr="00F546BF">
          <w:rPr>
            <w:rStyle w:val="Hyperlink"/>
            <w:noProof/>
          </w:rPr>
          <w:noBreakHyphen/>
          <w:t>8 Hệ tọa độ của hệ thống cảm biến trên thiết bị di động</w:t>
        </w:r>
        <w:r w:rsidR="00206BBC">
          <w:rPr>
            <w:noProof/>
            <w:webHidden/>
          </w:rPr>
          <w:tab/>
        </w:r>
        <w:r w:rsidR="00206BBC">
          <w:rPr>
            <w:noProof/>
            <w:webHidden/>
          </w:rPr>
          <w:fldChar w:fldCharType="begin"/>
        </w:r>
        <w:r w:rsidR="00206BBC">
          <w:rPr>
            <w:noProof/>
            <w:webHidden/>
          </w:rPr>
          <w:instrText xml:space="preserve"> PAGEREF _Toc518131990 \h </w:instrText>
        </w:r>
        <w:r w:rsidR="00206BBC">
          <w:rPr>
            <w:noProof/>
            <w:webHidden/>
          </w:rPr>
        </w:r>
        <w:r w:rsidR="00206BBC">
          <w:rPr>
            <w:noProof/>
            <w:webHidden/>
          </w:rPr>
          <w:fldChar w:fldCharType="separate"/>
        </w:r>
        <w:r w:rsidR="00206BBC">
          <w:rPr>
            <w:noProof/>
            <w:webHidden/>
          </w:rPr>
          <w:t>54</w:t>
        </w:r>
        <w:r w:rsidR="00206BBC">
          <w:rPr>
            <w:noProof/>
            <w:webHidden/>
          </w:rPr>
          <w:fldChar w:fldCharType="end"/>
        </w:r>
      </w:hyperlink>
    </w:p>
    <w:p w14:paraId="22B02C05" w14:textId="1F16FDBD"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1" w:history="1">
        <w:r w:rsidR="00206BBC" w:rsidRPr="00F546BF">
          <w:rPr>
            <w:rStyle w:val="Hyperlink"/>
            <w:noProof/>
          </w:rPr>
          <w:t>Hình 4</w:t>
        </w:r>
        <w:r w:rsidR="00206BBC" w:rsidRPr="00F546BF">
          <w:rPr>
            <w:rStyle w:val="Hyperlink"/>
            <w:noProof/>
          </w:rPr>
          <w:noBreakHyphen/>
          <w:t>9 Xem chi tiết hình ảnh bản đồ tại một địa điểm</w:t>
        </w:r>
        <w:r w:rsidR="00206BBC">
          <w:rPr>
            <w:noProof/>
            <w:webHidden/>
          </w:rPr>
          <w:tab/>
        </w:r>
        <w:r w:rsidR="00206BBC">
          <w:rPr>
            <w:noProof/>
            <w:webHidden/>
          </w:rPr>
          <w:fldChar w:fldCharType="begin"/>
        </w:r>
        <w:r w:rsidR="00206BBC">
          <w:rPr>
            <w:noProof/>
            <w:webHidden/>
          </w:rPr>
          <w:instrText xml:space="preserve"> PAGEREF _Toc518131991 \h </w:instrText>
        </w:r>
        <w:r w:rsidR="00206BBC">
          <w:rPr>
            <w:noProof/>
            <w:webHidden/>
          </w:rPr>
        </w:r>
        <w:r w:rsidR="00206BBC">
          <w:rPr>
            <w:noProof/>
            <w:webHidden/>
          </w:rPr>
          <w:fldChar w:fldCharType="separate"/>
        </w:r>
        <w:r w:rsidR="00206BBC">
          <w:rPr>
            <w:noProof/>
            <w:webHidden/>
          </w:rPr>
          <w:t>56</w:t>
        </w:r>
        <w:r w:rsidR="00206BBC">
          <w:rPr>
            <w:noProof/>
            <w:webHidden/>
          </w:rPr>
          <w:fldChar w:fldCharType="end"/>
        </w:r>
      </w:hyperlink>
    </w:p>
    <w:p w14:paraId="5B957942" w14:textId="76700A31"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2" w:history="1">
        <w:r w:rsidR="00206BBC" w:rsidRPr="00F546BF">
          <w:rPr>
            <w:rStyle w:val="Hyperlink"/>
            <w:noProof/>
          </w:rPr>
          <w:t>Hình 4</w:t>
        </w:r>
        <w:r w:rsidR="00206BBC" w:rsidRPr="00F546BF">
          <w:rPr>
            <w:rStyle w:val="Hyperlink"/>
            <w:noProof/>
          </w:rPr>
          <w:noBreakHyphen/>
          <w:t>10 Ảnh Heat map thể hiện mức độ ô nhiễm không khí</w:t>
        </w:r>
        <w:r w:rsidR="00206BBC">
          <w:rPr>
            <w:noProof/>
            <w:webHidden/>
          </w:rPr>
          <w:tab/>
        </w:r>
        <w:r w:rsidR="00206BBC">
          <w:rPr>
            <w:noProof/>
            <w:webHidden/>
          </w:rPr>
          <w:fldChar w:fldCharType="begin"/>
        </w:r>
        <w:r w:rsidR="00206BBC">
          <w:rPr>
            <w:noProof/>
            <w:webHidden/>
          </w:rPr>
          <w:instrText xml:space="preserve"> PAGEREF _Toc518131992 \h </w:instrText>
        </w:r>
        <w:r w:rsidR="00206BBC">
          <w:rPr>
            <w:noProof/>
            <w:webHidden/>
          </w:rPr>
        </w:r>
        <w:r w:rsidR="00206BBC">
          <w:rPr>
            <w:noProof/>
            <w:webHidden/>
          </w:rPr>
          <w:fldChar w:fldCharType="separate"/>
        </w:r>
        <w:r w:rsidR="00206BBC">
          <w:rPr>
            <w:noProof/>
            <w:webHidden/>
          </w:rPr>
          <w:t>57</w:t>
        </w:r>
        <w:r w:rsidR="00206BBC">
          <w:rPr>
            <w:noProof/>
            <w:webHidden/>
          </w:rPr>
          <w:fldChar w:fldCharType="end"/>
        </w:r>
      </w:hyperlink>
    </w:p>
    <w:p w14:paraId="1059B0B9" w14:textId="4977C77A"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3" w:history="1">
        <w:r w:rsidR="00206BBC" w:rsidRPr="00F546BF">
          <w:rPr>
            <w:rStyle w:val="Hyperlink"/>
            <w:noProof/>
          </w:rPr>
          <w:t>Hình 4</w:t>
        </w:r>
        <w:r w:rsidR="00206BBC" w:rsidRPr="00F546BF">
          <w:rPr>
            <w:rStyle w:val="Hyperlink"/>
            <w:noProof/>
          </w:rPr>
          <w:noBreakHyphen/>
          <w:t>11 Thống kê thông tin theo tập các địa điểm đã chọn</w:t>
        </w:r>
        <w:r w:rsidR="00206BBC">
          <w:rPr>
            <w:noProof/>
            <w:webHidden/>
          </w:rPr>
          <w:tab/>
        </w:r>
        <w:r w:rsidR="00206BBC">
          <w:rPr>
            <w:noProof/>
            <w:webHidden/>
          </w:rPr>
          <w:fldChar w:fldCharType="begin"/>
        </w:r>
        <w:r w:rsidR="00206BBC">
          <w:rPr>
            <w:noProof/>
            <w:webHidden/>
          </w:rPr>
          <w:instrText xml:space="preserve"> PAGEREF _Toc518131993 \h </w:instrText>
        </w:r>
        <w:r w:rsidR="00206BBC">
          <w:rPr>
            <w:noProof/>
            <w:webHidden/>
          </w:rPr>
        </w:r>
        <w:r w:rsidR="00206BBC">
          <w:rPr>
            <w:noProof/>
            <w:webHidden/>
          </w:rPr>
          <w:fldChar w:fldCharType="separate"/>
        </w:r>
        <w:r w:rsidR="00206BBC">
          <w:rPr>
            <w:noProof/>
            <w:webHidden/>
          </w:rPr>
          <w:t>58</w:t>
        </w:r>
        <w:r w:rsidR="00206BBC">
          <w:rPr>
            <w:noProof/>
            <w:webHidden/>
          </w:rPr>
          <w:fldChar w:fldCharType="end"/>
        </w:r>
      </w:hyperlink>
    </w:p>
    <w:p w14:paraId="5BDD5138" w14:textId="0D3FD7FB"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4" w:history="1">
        <w:r w:rsidR="00206BBC" w:rsidRPr="00F546BF">
          <w:rPr>
            <w:rStyle w:val="Hyperlink"/>
            <w:noProof/>
          </w:rPr>
          <w:t>Hình 4</w:t>
        </w:r>
        <w:r w:rsidR="00206BBC" w:rsidRPr="00F546BF">
          <w:rPr>
            <w:rStyle w:val="Hyperlink"/>
            <w:noProof/>
          </w:rPr>
          <w:noBreakHyphen/>
          <w:t>12 Màn hình một số chức năng trên thiết bị di động</w:t>
        </w:r>
        <w:r w:rsidR="00206BBC">
          <w:rPr>
            <w:noProof/>
            <w:webHidden/>
          </w:rPr>
          <w:tab/>
        </w:r>
        <w:r w:rsidR="00206BBC">
          <w:rPr>
            <w:noProof/>
            <w:webHidden/>
          </w:rPr>
          <w:fldChar w:fldCharType="begin"/>
        </w:r>
        <w:r w:rsidR="00206BBC">
          <w:rPr>
            <w:noProof/>
            <w:webHidden/>
          </w:rPr>
          <w:instrText xml:space="preserve"> PAGEREF _Toc518131994 \h </w:instrText>
        </w:r>
        <w:r w:rsidR="00206BBC">
          <w:rPr>
            <w:noProof/>
            <w:webHidden/>
          </w:rPr>
        </w:r>
        <w:r w:rsidR="00206BBC">
          <w:rPr>
            <w:noProof/>
            <w:webHidden/>
          </w:rPr>
          <w:fldChar w:fldCharType="separate"/>
        </w:r>
        <w:r w:rsidR="00206BBC">
          <w:rPr>
            <w:noProof/>
            <w:webHidden/>
          </w:rPr>
          <w:t>59</w:t>
        </w:r>
        <w:r w:rsidR="00206BBC">
          <w:rPr>
            <w:noProof/>
            <w:webHidden/>
          </w:rPr>
          <w:fldChar w:fldCharType="end"/>
        </w:r>
      </w:hyperlink>
    </w:p>
    <w:p w14:paraId="5481AB08" w14:textId="179C88E9"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5" w:history="1">
        <w:r w:rsidR="00206BBC" w:rsidRPr="00F546BF">
          <w:rPr>
            <w:rStyle w:val="Hyperlink"/>
            <w:noProof/>
          </w:rPr>
          <w:t>Hình 5</w:t>
        </w:r>
        <w:r w:rsidR="00206BBC" w:rsidRPr="00F546BF">
          <w:rPr>
            <w:rStyle w:val="Hyperlink"/>
            <w:noProof/>
          </w:rPr>
          <w:noBreakHyphen/>
          <w:t>1 Chuyển đổi ảnh giữa điện thoại và mặt bàn</w:t>
        </w:r>
        <w:r w:rsidR="00206BBC">
          <w:rPr>
            <w:noProof/>
            <w:webHidden/>
          </w:rPr>
          <w:tab/>
        </w:r>
        <w:r w:rsidR="00206BBC">
          <w:rPr>
            <w:noProof/>
            <w:webHidden/>
          </w:rPr>
          <w:fldChar w:fldCharType="begin"/>
        </w:r>
        <w:r w:rsidR="00206BBC">
          <w:rPr>
            <w:noProof/>
            <w:webHidden/>
          </w:rPr>
          <w:instrText xml:space="preserve"> PAGEREF _Toc518131995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0D8B3C02" w14:textId="61FF4288"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6" w:history="1">
        <w:r w:rsidR="00206BBC" w:rsidRPr="00F546BF">
          <w:rPr>
            <w:rStyle w:val="Hyperlink"/>
            <w:noProof/>
          </w:rPr>
          <w:t>Hình 5</w:t>
        </w:r>
        <w:r w:rsidR="00206BBC" w:rsidRPr="00F546BF">
          <w:rPr>
            <w:rStyle w:val="Hyperlink"/>
            <w:noProof/>
          </w:rPr>
          <w:noBreakHyphen/>
          <w:t>2 Giao diện màn hình điện thoại chế độ Truyền ảnh</w:t>
        </w:r>
        <w:r w:rsidR="00206BBC">
          <w:rPr>
            <w:noProof/>
            <w:webHidden/>
          </w:rPr>
          <w:tab/>
        </w:r>
        <w:r w:rsidR="00206BBC">
          <w:rPr>
            <w:noProof/>
            <w:webHidden/>
          </w:rPr>
          <w:fldChar w:fldCharType="begin"/>
        </w:r>
        <w:r w:rsidR="00206BBC">
          <w:rPr>
            <w:noProof/>
            <w:webHidden/>
          </w:rPr>
          <w:instrText xml:space="preserve"> PAGEREF _Toc518131996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3189D3FF" w14:textId="04F64E7C"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7" w:history="1">
        <w:r w:rsidR="00206BBC" w:rsidRPr="00F546BF">
          <w:rPr>
            <w:rStyle w:val="Hyperlink"/>
            <w:noProof/>
          </w:rPr>
          <w:t>Hình 5</w:t>
        </w:r>
        <w:r w:rsidR="00206BBC" w:rsidRPr="00F546BF">
          <w:rPr>
            <w:rStyle w:val="Hyperlink"/>
            <w:noProof/>
          </w:rPr>
          <w:noBreakHyphen/>
          <w:t>3 Giao diện nhập tin nhắn chú thích</w:t>
        </w:r>
        <w:r w:rsidR="00206BBC">
          <w:rPr>
            <w:noProof/>
            <w:webHidden/>
          </w:rPr>
          <w:tab/>
        </w:r>
        <w:r w:rsidR="00206BBC">
          <w:rPr>
            <w:noProof/>
            <w:webHidden/>
          </w:rPr>
          <w:fldChar w:fldCharType="begin"/>
        </w:r>
        <w:r w:rsidR="00206BBC">
          <w:rPr>
            <w:noProof/>
            <w:webHidden/>
          </w:rPr>
          <w:instrText xml:space="preserve"> PAGEREF _Toc518131997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0F96AB1E" w14:textId="2CD6D485"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8" w:history="1">
        <w:r w:rsidR="00206BBC" w:rsidRPr="00F546BF">
          <w:rPr>
            <w:rStyle w:val="Hyperlink"/>
            <w:noProof/>
          </w:rPr>
          <w:t>Hình 5</w:t>
        </w:r>
        <w:r w:rsidR="00206BBC" w:rsidRPr="00F546BF">
          <w:rPr>
            <w:rStyle w:val="Hyperlink"/>
            <w:noProof/>
          </w:rPr>
          <w:noBreakHyphen/>
          <w:t>4 Giao diện chọn ảnh và tin nhắn chuẩn bị gửi</w:t>
        </w:r>
        <w:r w:rsidR="00206BBC">
          <w:rPr>
            <w:noProof/>
            <w:webHidden/>
          </w:rPr>
          <w:tab/>
        </w:r>
        <w:r w:rsidR="00206BBC">
          <w:rPr>
            <w:noProof/>
            <w:webHidden/>
          </w:rPr>
          <w:fldChar w:fldCharType="begin"/>
        </w:r>
        <w:r w:rsidR="00206BBC">
          <w:rPr>
            <w:noProof/>
            <w:webHidden/>
          </w:rPr>
          <w:instrText xml:space="preserve"> PAGEREF _Toc518131998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222F4A55" w14:textId="66C415DC"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9" w:history="1">
        <w:r w:rsidR="00206BBC" w:rsidRPr="00F546BF">
          <w:rPr>
            <w:rStyle w:val="Hyperlink"/>
            <w:noProof/>
          </w:rPr>
          <w:t>Hình 5</w:t>
        </w:r>
        <w:r w:rsidR="00206BBC" w:rsidRPr="00F546BF">
          <w:rPr>
            <w:rStyle w:val="Hyperlink"/>
            <w:noProof/>
          </w:rPr>
          <w:noBreakHyphen/>
          <w:t>5 Giao diện chế độ nhận ảnh</w:t>
        </w:r>
        <w:r w:rsidR="00206BBC">
          <w:rPr>
            <w:noProof/>
            <w:webHidden/>
          </w:rPr>
          <w:tab/>
        </w:r>
        <w:r w:rsidR="00206BBC">
          <w:rPr>
            <w:noProof/>
            <w:webHidden/>
          </w:rPr>
          <w:fldChar w:fldCharType="begin"/>
        </w:r>
        <w:r w:rsidR="00206BBC">
          <w:rPr>
            <w:noProof/>
            <w:webHidden/>
          </w:rPr>
          <w:instrText xml:space="preserve"> PAGEREF _Toc518131999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0B436DB5" w14:textId="172F8B6B" w:rsidR="00206BBC"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2000" w:history="1">
        <w:r w:rsidR="00206BBC" w:rsidRPr="00F546BF">
          <w:rPr>
            <w:rStyle w:val="Hyperlink"/>
            <w:noProof/>
          </w:rPr>
          <w:t>Hình 5</w:t>
        </w:r>
        <w:r w:rsidR="00206BBC" w:rsidRPr="00F546BF">
          <w:rPr>
            <w:rStyle w:val="Hyperlink"/>
            <w:noProof/>
          </w:rPr>
          <w:noBreakHyphen/>
          <w:t>6 Giao diện chế độ nhận ảnh, ảnh đã được nhận</w:t>
        </w:r>
        <w:r w:rsidR="00206BBC">
          <w:rPr>
            <w:noProof/>
            <w:webHidden/>
          </w:rPr>
          <w:tab/>
        </w:r>
        <w:r w:rsidR="00206BBC">
          <w:rPr>
            <w:noProof/>
            <w:webHidden/>
          </w:rPr>
          <w:fldChar w:fldCharType="begin"/>
        </w:r>
        <w:r w:rsidR="00206BBC">
          <w:rPr>
            <w:noProof/>
            <w:webHidden/>
          </w:rPr>
          <w:instrText xml:space="preserve"> PAGEREF _Toc518132000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6DEE4EF9" w14:textId="5EF35115"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E52A47">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42BC6847" w:rsidR="005A38C1" w:rsidRDefault="005A38C1" w:rsidP="005A38C1">
      <w:pPr>
        <w:pStyle w:val="Caption"/>
        <w:rPr>
          <w:szCs w:val="26"/>
          <w:lang w:val="en-US"/>
        </w:rPr>
      </w:pPr>
      <w:bookmarkStart w:id="175" w:name="_Ref517904352"/>
      <w:bookmarkStart w:id="176" w:name="_Toc518131951"/>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6723527F" w:rsidR="0083077A" w:rsidRDefault="0083077A" w:rsidP="0083077A">
      <w:pPr>
        <w:pStyle w:val="Caption"/>
        <w:rPr>
          <w:noProof/>
        </w:rPr>
      </w:pPr>
      <w:bookmarkStart w:id="177" w:name="_Ref517385107"/>
      <w:bookmarkStart w:id="178" w:name="_Toc518131952"/>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D085D01" w:rsidR="002A4CF7" w:rsidRDefault="0055477A" w:rsidP="003553BA">
      <w:pPr>
        <w:pStyle w:val="Caption"/>
        <w:rPr>
          <w:noProof/>
        </w:rPr>
      </w:pPr>
      <w:bookmarkStart w:id="179" w:name="_Ref517690495"/>
      <w:bookmarkStart w:id="180" w:name="_Toc518131953"/>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30DACA8D" w:rsidR="00D53824" w:rsidRDefault="00AD6866" w:rsidP="00AD6866">
      <w:pPr>
        <w:pStyle w:val="Caption"/>
        <w:rPr>
          <w:noProof/>
        </w:rPr>
      </w:pPr>
      <w:bookmarkStart w:id="181" w:name="_Ref517731770"/>
      <w:bookmarkStart w:id="182" w:name="_Toc518131954"/>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w:t>
      </w:r>
      <w:proofErr w:type="spellStart"/>
      <w:r w:rsidR="00FB1441">
        <w:rPr>
          <w:lang w:val="en-US"/>
        </w:rPr>
        <w:t>các</w:t>
      </w:r>
      <w:proofErr w:type="spellEnd"/>
      <w:r w:rsidR="00FB1441">
        <w:rPr>
          <w:lang w:val="en-US"/>
        </w:rPr>
        <w:t xml:space="preserve">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w:t>
      </w:r>
      <w:proofErr w:type="spellStart"/>
      <w:r w:rsidR="00A45606">
        <w:t>Boring</w:t>
      </w:r>
      <w:proofErr w:type="spellEnd"/>
      <w:r w:rsidR="00A45606">
        <w:t xml:space="preserve">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proofErr w:type="spellStart"/>
      <w:r>
        <w:t>Hình</w:t>
      </w:r>
      <w:proofErr w:type="spellEnd"/>
      <w:r>
        <w:t xml:space="preserve">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6E9666F4" w:rsidR="0018611E" w:rsidRDefault="0018611E" w:rsidP="0018611E">
      <w:pPr>
        <w:pStyle w:val="Caption"/>
      </w:pPr>
      <w:bookmarkStart w:id="184" w:name="_Ref517121905"/>
      <w:bookmarkStart w:id="185" w:name="_Toc518131955"/>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0B5498D" w:rsidR="00872B8E" w:rsidRDefault="00872B8E" w:rsidP="00872B8E">
      <w:pPr>
        <w:pStyle w:val="Caption"/>
      </w:pPr>
      <w:bookmarkStart w:id="186" w:name="_Ref517122345"/>
      <w:bookmarkStart w:id="187" w:name="_Toc518131956"/>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r>
        <w:t xml:space="preserve"> Hành động Shake</w:t>
      </w:r>
      <w:bookmarkEnd w:id="186"/>
      <w:bookmarkEnd w:id="187"/>
    </w:p>
    <w:p w14:paraId="12FAFE99" w14:textId="5CE69794"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238C60D" w:rsidR="00872B8E" w:rsidRDefault="00872B8E" w:rsidP="00872B8E">
      <w:pPr>
        <w:pStyle w:val="Caption"/>
      </w:pPr>
      <w:bookmarkStart w:id="188" w:name="_Ref517122918"/>
      <w:bookmarkStart w:id="189" w:name="_Toc518131957"/>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69EBB4C" w:rsidR="00DD3533" w:rsidRDefault="00DD3533" w:rsidP="00684522">
      <w:pPr>
        <w:pStyle w:val="Caption"/>
      </w:pPr>
      <w:bookmarkStart w:id="190" w:name="_Ref517122931"/>
      <w:bookmarkStart w:id="191" w:name="_Toc518131958"/>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896FD4B" w:rsidR="00DD3533" w:rsidRPr="006B665B" w:rsidRDefault="00DD3533" w:rsidP="00DD3533">
      <w:pPr>
        <w:pStyle w:val="Caption"/>
      </w:pPr>
      <w:bookmarkStart w:id="192" w:name="_Ref517123046"/>
      <w:bookmarkStart w:id="193" w:name="_Toc518131959"/>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7986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w:t>
      </w:r>
      <w:r w:rsidR="00B06539">
        <w:rPr>
          <w:szCs w:val="26"/>
        </w:rPr>
        <w:t>hai</w:t>
      </w:r>
      <w:r w:rsidR="003F5375">
        <w:rPr>
          <w:szCs w:val="26"/>
        </w:rPr>
        <w:t xml:space="preserve">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E52A47" w:rsidRPr="00E416AE" w:rsidRDefault="00E52A47"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E52A47" w:rsidRPr="00E416AE" w:rsidRDefault="00E52A47"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E52A47" w:rsidRPr="00E416AE" w:rsidRDefault="00E52A47"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E52A47" w:rsidRPr="00E416AE" w:rsidRDefault="00E52A47"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E52A47" w:rsidRPr="00E416AE" w:rsidRDefault="00E52A47"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E52A47" w:rsidRPr="00E416AE" w:rsidRDefault="00E52A47"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E52A47" w:rsidRPr="00E416AE" w:rsidRDefault="00E52A47"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E52A47" w:rsidRPr="00E416AE" w:rsidRDefault="00E52A47"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E52A47" w:rsidRPr="00E416AE" w:rsidRDefault="00E52A47"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E52A47" w:rsidRPr="00E416AE" w:rsidRDefault="00E52A47"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E52A47" w:rsidRPr="00E416AE" w:rsidRDefault="00E52A47"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E52A47" w:rsidRPr="00E416AE" w:rsidRDefault="00E52A47"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E52A47" w:rsidRPr="00E416AE" w:rsidRDefault="00E52A47"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E52A47" w:rsidRPr="00E416AE" w:rsidRDefault="00E52A47"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E52A47" w:rsidRPr="003F6DA6" w:rsidRDefault="00E52A47"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E52A47" w:rsidRPr="00AB63EF" w:rsidRDefault="00E52A47"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E52A47" w:rsidRPr="00295069" w:rsidRDefault="00E52A47"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E52A47" w:rsidRPr="00295069" w:rsidRDefault="00E52A47"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E52A47" w:rsidRPr="003F6DA6" w:rsidRDefault="00E52A47"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E52A47" w:rsidRPr="00AB63EF" w:rsidRDefault="00E52A47"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E52A47" w:rsidRPr="00295069" w:rsidRDefault="00E52A47"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E52A47" w:rsidRPr="00295069" w:rsidRDefault="00E52A47"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B53DB59" w:rsidR="004C71ED" w:rsidRPr="00D108F5" w:rsidRDefault="004C71ED" w:rsidP="004C71ED">
      <w:pPr>
        <w:pStyle w:val="Caption"/>
      </w:pPr>
      <w:bookmarkStart w:id="224" w:name="_Ref515734210"/>
      <w:bookmarkStart w:id="225" w:name="_Toc51813196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72D540D" w:rsidR="00CE6531" w:rsidRDefault="00CE6531" w:rsidP="00CE6531">
      <w:pPr>
        <w:pStyle w:val="Caption"/>
        <w:rPr>
          <w:noProof/>
        </w:rPr>
      </w:pPr>
      <w:bookmarkStart w:id="226" w:name="_Ref515734699"/>
      <w:bookmarkStart w:id="227" w:name="_Toc51813196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797986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 xml:space="preserve">Đăng kí tài khoản sử dụng </w:t>
      </w:r>
      <w:proofErr w:type="spellStart"/>
      <w:r w:rsidRPr="00F22377">
        <w:t>Vuforia</w:t>
      </w:r>
      <w:proofErr w:type="spellEnd"/>
      <w:r w:rsidRPr="00F22377">
        <w:t xml:space="preserve">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925C63">
        <w:t>D</w:t>
      </w:r>
      <w:r w:rsidR="00343509" w:rsidRPr="00F22377">
        <w:t>eveloper</w:t>
      </w:r>
      <w:proofErr w:type="spellEnd"/>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B47E377" w:rsidR="00343509" w:rsidRPr="00343509" w:rsidRDefault="00343509" w:rsidP="00277752">
      <w:pPr>
        <w:pStyle w:val="Caption"/>
        <w:ind w:left="360"/>
        <w:rPr>
          <w:lang w:val="en-US"/>
        </w:rPr>
      </w:pPr>
      <w:bookmarkStart w:id="235" w:name="_Ref515735014"/>
      <w:bookmarkStart w:id="236" w:name="_Toc51813196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r w:rsidR="004F6D53">
        <w:t xml:space="preserve"> mặc định lúc cài đặt </w:t>
      </w:r>
      <w:proofErr w:type="spellStart"/>
      <w:r w:rsidR="004F6D53">
        <w:t>Unity</w:t>
      </w:r>
      <w:proofErr w:type="spellEnd"/>
      <w:r w:rsidR="004F6D53">
        <w:t xml:space="preserve"> ban đầu</w:t>
      </w:r>
      <w:r w:rsidRPr="00F22377">
        <w:t>.</w:t>
      </w:r>
    </w:p>
    <w:p w14:paraId="42E1615E" w14:textId="13226E7B" w:rsidR="00A01FBA" w:rsidRDefault="00343509" w:rsidP="00106FBE">
      <w:pPr>
        <w:ind w:firstLine="360"/>
      </w:pPr>
      <w:r>
        <w:t xml:space="preserve">Tiếp theo, ta khởi động </w:t>
      </w:r>
      <w:proofErr w:type="spellStart"/>
      <w:r>
        <w:t>Unity</w:t>
      </w:r>
      <w:proofErr w:type="spellEnd"/>
      <w:r>
        <w:t xml:space="preserve">, Chọn Edit </w:t>
      </w:r>
      <w:r w:rsidR="007B12E0">
        <w:sym w:font="Wingdings" w:char="F0E0"/>
      </w:r>
      <w:r>
        <w:t xml:space="preserve"> Project Settings</w:t>
      </w:r>
      <w:r w:rsidR="00C103B8">
        <w:t xml:space="preserve"> </w:t>
      </w:r>
      <w:r w:rsidR="007B12E0">
        <w:sym w:font="Wingdings" w:char="F0E0"/>
      </w:r>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w:t>
      </w:r>
      <w:proofErr w:type="spellStart"/>
      <w:r>
        <w:t>Vuforia</w:t>
      </w:r>
      <w:proofErr w:type="spellEnd"/>
      <w:r>
        <w:t xml:space="preserve"> thì ta chọn Game Object </w:t>
      </w:r>
      <w:r w:rsidR="007B12E0">
        <w:sym w:font="Wingdings" w:char="F0E0"/>
      </w:r>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 xml:space="preserve">Ta copy phần App Key, ở màn hình </w:t>
      </w:r>
      <w:proofErr w:type="spellStart"/>
      <w:r>
        <w:t>Unity</w:t>
      </w:r>
      <w:proofErr w:type="spellEnd"/>
      <w:r>
        <w:t xml:space="preserve">, ta chọn </w:t>
      </w:r>
      <w:proofErr w:type="spellStart"/>
      <w:r>
        <w:t>Window</w:t>
      </w:r>
      <w:proofErr w:type="spellEnd"/>
      <w:r w:rsidR="007B12E0">
        <w:t xml:space="preserve"> </w:t>
      </w:r>
      <w:r w:rsidR="007B12E0">
        <w:sym w:font="Wingdings" w:char="F0E0"/>
      </w:r>
      <w:r w:rsidR="007B12E0">
        <w:t xml:space="preserve"> </w:t>
      </w:r>
      <w:proofErr w:type="spellStart"/>
      <w:r>
        <w:t>Vuforia</w:t>
      </w:r>
      <w:proofErr w:type="spellEnd"/>
      <w:r>
        <w:t xml:space="preserve">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04FAD84" w:rsidR="004B4F6E" w:rsidRDefault="00343509" w:rsidP="00106FBE">
      <w:pPr>
        <w:pStyle w:val="Caption"/>
        <w:spacing w:line="360" w:lineRule="auto"/>
        <w:ind w:left="360"/>
      </w:pPr>
      <w:bookmarkStart w:id="237" w:name="_Ref515735067"/>
      <w:bookmarkStart w:id="238" w:name="_Toc51813196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4968B45D" w:rsidR="00343509" w:rsidRDefault="004B4F6E" w:rsidP="00106FBE">
      <w:pPr>
        <w:pStyle w:val="Caption"/>
        <w:spacing w:line="360" w:lineRule="auto"/>
        <w:ind w:left="360"/>
        <w:rPr>
          <w:noProof/>
        </w:rPr>
      </w:pPr>
      <w:bookmarkStart w:id="239" w:name="_Ref515735201"/>
      <w:bookmarkStart w:id="240" w:name="_Toc51813196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B522C8D" w:rsidR="004B4F6E" w:rsidRDefault="004B4F6E" w:rsidP="00106FBE">
      <w:pPr>
        <w:pStyle w:val="Caption"/>
        <w:spacing w:line="360" w:lineRule="auto"/>
        <w:ind w:left="360"/>
        <w:rPr>
          <w:lang w:val="en-US"/>
        </w:rPr>
      </w:pPr>
      <w:bookmarkStart w:id="241" w:name="_Ref515735289"/>
      <w:bookmarkStart w:id="242" w:name="_Toc518131965"/>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241"/>
      <w:r>
        <w:rPr>
          <w:noProof/>
        </w:rPr>
        <w:t xml:space="preserve"> </w:t>
      </w:r>
      <w:r>
        <w:t xml:space="preserve">Gắn App Key vào </w:t>
      </w:r>
      <w:proofErr w:type="spellStart"/>
      <w:r>
        <w:t>project</w:t>
      </w:r>
      <w:bookmarkEnd w:id="242"/>
      <w:proofErr w:type="spellEnd"/>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21AFA4E5"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w:t>
      </w:r>
      <w:proofErr w:type="spellStart"/>
      <w:r>
        <w:t>database</w:t>
      </w:r>
      <w:proofErr w:type="spellEnd"/>
      <w:r>
        <w:t xml:space="preserv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4087223" w:rsidR="004B4F6E" w:rsidRDefault="004B4F6E" w:rsidP="007005C6">
      <w:pPr>
        <w:pStyle w:val="Caption"/>
        <w:spacing w:line="360" w:lineRule="auto"/>
        <w:ind w:left="360"/>
        <w:rPr>
          <w:noProof/>
        </w:rPr>
      </w:pPr>
      <w:bookmarkStart w:id="243" w:name="_Ref515735424"/>
      <w:bookmarkStart w:id="244" w:name="_Toc518131966"/>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xml:space="preserve">. Sau đó là có thể Start Game Mode của </w:t>
      </w:r>
      <w:proofErr w:type="spellStart"/>
      <w:r>
        <w:t>Unity</w:t>
      </w:r>
      <w:proofErr w:type="spellEnd"/>
      <w:r>
        <w:t xml:space="preserve">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076E6AC4" w:rsidR="004B4F6E" w:rsidRDefault="004B4F6E" w:rsidP="007005C6">
      <w:pPr>
        <w:pStyle w:val="Caption"/>
        <w:spacing w:line="360" w:lineRule="auto"/>
      </w:pPr>
      <w:bookmarkStart w:id="245" w:name="_Ref515735487"/>
      <w:bookmarkStart w:id="246" w:name="_Toc518131967"/>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1855262" w:rsidR="00F64254" w:rsidRPr="00F64254" w:rsidRDefault="004B4F6E" w:rsidP="007005C6">
      <w:pPr>
        <w:pStyle w:val="Caption"/>
        <w:spacing w:line="360" w:lineRule="auto"/>
      </w:pPr>
      <w:bookmarkStart w:id="247" w:name="_Ref517909888"/>
      <w:bookmarkStart w:id="248" w:name="_Ref517909884"/>
      <w:bookmarkStart w:id="249" w:name="_Toc518131968"/>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44BF2F17" w:rsidR="004B4F6E" w:rsidRDefault="004B4F6E" w:rsidP="004B4F6E">
      <w:pPr>
        <w:pStyle w:val="Caption"/>
        <w:rPr>
          <w:noProof/>
        </w:rPr>
      </w:pPr>
      <w:bookmarkStart w:id="250" w:name="_Ref515735859"/>
      <w:bookmarkStart w:id="251" w:name="_Toc518131969"/>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6BA8806" w:rsidR="004B4F6E" w:rsidRDefault="004B4F6E" w:rsidP="004B4F6E">
      <w:pPr>
        <w:pStyle w:val="Caption"/>
        <w:rPr>
          <w:noProof/>
        </w:rPr>
      </w:pPr>
      <w:bookmarkStart w:id="252" w:name="_Ref515735880"/>
      <w:bookmarkStart w:id="253" w:name="_Toc51813197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 xml:space="preserve">5/2007, trong hội nghị D5, chủ tịch Microsoft là Bill Gates đã đề xuất ra một phương thức điều khiển </w:t>
      </w:r>
      <w:proofErr w:type="spellStart"/>
      <w:r>
        <w:t>game</w:t>
      </w:r>
      <w:proofErr w:type="spellEnd"/>
      <w:r>
        <w:t xml:space="preserv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 xml:space="preserve">4/2008, MTV News Reports đưa tin Microsoft đang tích cực phát triển một thiết bị điều khiển bằng chuyển động để cạnh tranh với </w:t>
      </w:r>
      <w:proofErr w:type="spellStart"/>
      <w:r>
        <w:t>Nintendo’s</w:t>
      </w:r>
      <w:proofErr w:type="spellEnd"/>
      <w:r>
        <w:t xml:space="preserve">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w:t>
      </w:r>
      <w:proofErr w:type="spellStart"/>
      <w:r>
        <w:t>kinectic</w:t>
      </w:r>
      <w:proofErr w:type="spellEnd"/>
      <w:r>
        <w:t xml:space="preserve"> và </w:t>
      </w:r>
      <w:proofErr w:type="spellStart"/>
      <w:r>
        <w:t>connect</w:t>
      </w:r>
      <w:proofErr w:type="spellEnd"/>
      <w:r>
        <w:t xml:space="preserve">.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9F6B0D">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46EDBF8" w:rsidR="00806B50" w:rsidRDefault="00806B50" w:rsidP="00806B50">
      <w:pPr>
        <w:pStyle w:val="Caption"/>
        <w:rPr>
          <w:noProof/>
        </w:rPr>
      </w:pPr>
      <w:bookmarkStart w:id="257" w:name="_Ref515779503"/>
      <w:bookmarkStart w:id="258" w:name="_Ref515779484"/>
      <w:bookmarkStart w:id="259" w:name="_Toc51813197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w:t>
      </w:r>
      <w:proofErr w:type="spellStart"/>
      <w:r w:rsidR="007B12E0">
        <w:rPr>
          <w:szCs w:val="26"/>
        </w:rPr>
        <w:t>stream</w:t>
      </w:r>
      <w:proofErr w:type="spellEnd"/>
      <w:r w:rsidR="007B12E0">
        <w:rPr>
          <w:szCs w:val="26"/>
        </w:rPr>
        <w:t>)</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055C9F07" w:rsidR="00806B50" w:rsidRDefault="00806B50" w:rsidP="00507935">
      <w:pPr>
        <w:pStyle w:val="Caption"/>
        <w:rPr>
          <w:noProof/>
        </w:rPr>
      </w:pPr>
      <w:bookmarkStart w:id="261" w:name="_Toc51813197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3</w:t>
      </w:r>
      <w:r w:rsidR="00242FCF">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w:t>
      </w:r>
      <w:r w:rsidR="007B12E0">
        <w:t xml:space="preserve">cách </w:t>
      </w:r>
      <w:r w:rsidRPr="007C0B87">
        <w:t xml:space="preserve">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75E894CA" w:rsidR="00806B50" w:rsidRDefault="00806B50" w:rsidP="00D57B64">
      <w:pPr>
        <w:pStyle w:val="Caption"/>
        <w:rPr>
          <w:noProof/>
        </w:rPr>
      </w:pPr>
      <w:bookmarkStart w:id="262" w:name="_Ref518115441"/>
      <w:bookmarkStart w:id="263" w:name="_Toc51813197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4</w:t>
      </w:r>
      <w:r w:rsidR="00242FCF">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18C62A97" w:rsidR="00806B50" w:rsidRDefault="00806B50" w:rsidP="00507935">
      <w:pPr>
        <w:pStyle w:val="Caption"/>
        <w:ind w:left="360"/>
      </w:pPr>
      <w:bookmarkStart w:id="264" w:name="_Toc51813197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5</w:t>
      </w:r>
      <w:r w:rsidR="00242FCF">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797987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w:t>
      </w:r>
      <w:proofErr w:type="spellStart"/>
      <w:r w:rsidR="004F33B0">
        <w:t>Unity</w:t>
      </w:r>
      <w:proofErr w:type="spellEnd"/>
      <w:r w:rsidR="004F33B0">
        <w:t xml:space="preserve">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7979871"/>
      <w:r w:rsidRPr="00562157">
        <w:rPr>
          <w:lang w:val="en-US"/>
        </w:rPr>
        <w:t>Kết luận</w:t>
      </w:r>
      <w:bookmarkEnd w:id="214"/>
      <w:bookmarkEnd w:id="230"/>
      <w:bookmarkEnd w:id="231"/>
      <w:bookmarkEnd w:id="232"/>
      <w:bookmarkEnd w:id="266"/>
    </w:p>
    <w:p w14:paraId="62D14910" w14:textId="77777777" w:rsidR="004F33B0" w:rsidRDefault="004F33B0" w:rsidP="004F33B0">
      <w:bookmarkStart w:id="267" w:name="_Toc135628205"/>
      <w:bookmarkStart w:id="268"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453AF594" w14:textId="77777777" w:rsidR="004F33B0" w:rsidRDefault="004F33B0" w:rsidP="004F33B0">
      <w:r>
        <w:rPr>
          <w:lang w:val="en-US"/>
        </w:rPr>
        <w:t xml:space="preserve">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797987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0EBF6EC5"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797987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76B299" w:rsidR="00FB1C33" w:rsidRPr="007302CC" w:rsidRDefault="00FB1C33" w:rsidP="00FB1C33">
      <w:pPr>
        <w:pStyle w:val="Caption"/>
        <w:rPr>
          <w:lang w:val="en-US"/>
        </w:rPr>
      </w:pPr>
      <w:bookmarkStart w:id="282" w:name="_Ref515742325"/>
      <w:bookmarkStart w:id="283" w:name="_Toc518131975"/>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r>
        <w:t xml:space="preserve"> </w:t>
      </w:r>
      <w:r>
        <w:rPr>
          <w:noProof/>
        </w:rPr>
        <w:t>Giao diện Unity</w:t>
      </w:r>
      <w:bookmarkEnd w:id="282"/>
      <w:r w:rsidR="00D71D59">
        <w:rPr>
          <w:noProof/>
        </w:rPr>
        <w:t>3D</w:t>
      </w:r>
      <w:bookmarkEnd w:id="283"/>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rsidR="004F33B0">
        <w:t xml:space="preserve">. </w:t>
      </w:r>
      <w:proofErr w:type="spellStart"/>
      <w:r w:rsidR="004F33B0">
        <w:t>Unity</w:t>
      </w:r>
      <w:proofErr w:type="spellEnd"/>
      <w:r w:rsidR="004F33B0">
        <w:t xml:space="preserve">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lastRenderedPageBreak/>
        <w:t xml:space="preserve">có thể </w:t>
      </w:r>
      <w:r w:rsidRPr="00BC4DEB">
        <w:t xml:space="preserve">viết kịch bản bằng các ngôn ngữ </w:t>
      </w:r>
      <w:r>
        <w:t xml:space="preserve">khác nhau như : </w:t>
      </w:r>
      <w:r w:rsidRPr="00BC4DEB">
        <w:t xml:space="preserve">JavaScript, C# hoặc Boo. Hơn nữa, </w:t>
      </w:r>
      <w:proofErr w:type="spellStart"/>
      <w:r w:rsidRPr="00BC4DEB">
        <w:t>Unity</w:t>
      </w:r>
      <w:proofErr w:type="spellEnd"/>
      <w:r>
        <w:t xml:space="preserve"> có một cửa hàng gọi là </w:t>
      </w:r>
      <w:proofErr w:type="spellStart"/>
      <w:r>
        <w:t>Unity</w:t>
      </w:r>
      <w:proofErr w:type="spellEnd"/>
      <w:r>
        <w:t xml:space="preserve">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4" w:name="_Toc51797987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797987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 xml:space="preserve">Camera là thành phần cơ bản nhất trong </w:t>
      </w:r>
      <w:proofErr w:type="spellStart"/>
      <w:r>
        <w:t>Unity</w:t>
      </w:r>
      <w:proofErr w:type="spellEnd"/>
      <w:r>
        <w:t xml:space="preserve">. Điều chỉnh camera sẽ tác động đến nội dung được chiếu ra trên màn ảnh. Trong môi trường </w:t>
      </w:r>
      <w:proofErr w:type="spellStart"/>
      <w:r>
        <w:t>Unity</w:t>
      </w:r>
      <w:proofErr w:type="spellEnd"/>
      <w:r>
        <w:t>,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w:t>
      </w:r>
      <w:proofErr w:type="spellStart"/>
      <w:r>
        <w:t>View</w:t>
      </w:r>
      <w:proofErr w:type="spell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w:t>
      </w:r>
      <w:proofErr w:type="spellStart"/>
      <w:r>
        <w:t>Unity</w:t>
      </w:r>
      <w:proofErr w:type="spellEnd"/>
      <w:r>
        <w:t xml:space="preserve">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4BB571EC" w:rsidR="00535E32" w:rsidRDefault="00535E32" w:rsidP="00D01C38">
      <w:pPr>
        <w:pStyle w:val="Caption"/>
      </w:pPr>
      <w:bookmarkStart w:id="286" w:name="_Ref515712410"/>
      <w:bookmarkStart w:id="287" w:name="_Toc518131976"/>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797987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w:t>
      </w:r>
      <w:proofErr w:type="spellStart"/>
      <w:r w:rsidRPr="00927A9B">
        <w:t>Mesh</w:t>
      </w:r>
      <w:proofErr w:type="spellEnd"/>
      <w:r w:rsidRPr="00927A9B">
        <w:t xml:space="preserve">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w:t>
      </w:r>
      <w:proofErr w:type="spellStart"/>
      <w:r w:rsidRPr="00927A9B">
        <w:t>Unity</w:t>
      </w:r>
      <w:proofErr w:type="spellEnd"/>
      <w:r w:rsidRPr="00927A9B">
        <w:t xml:space="preserve">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7ECA0133" w:rsidR="00BA03F3" w:rsidRDefault="00CF1A16" w:rsidP="00BA03F3">
      <w:pPr>
        <w:pStyle w:val="Caption"/>
        <w:rPr>
          <w:noProof/>
        </w:rPr>
      </w:pPr>
      <w:bookmarkStart w:id="293" w:name="_Ref517948218"/>
      <w:bookmarkStart w:id="294" w:name="_Ref517948169"/>
      <w:bookmarkStart w:id="295" w:name="_Toc518131977"/>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797987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w:t>
      </w:r>
      <w:proofErr w:type="spellStart"/>
      <w:r>
        <w:t>Unity</w:t>
      </w:r>
      <w:proofErr w:type="spellEnd"/>
      <w:r>
        <w:t xml:space="preserve"> việc xử lý các tương tác vật lý sẽ giúp chương trình trở nên thực tế hơn. Trong các tương tác vật lý thì xử lý va chạm là một nhu cầu cần thiết. </w:t>
      </w:r>
      <w:proofErr w:type="spellStart"/>
      <w:r>
        <w:t>Collider</w:t>
      </w:r>
      <w:proofErr w:type="spellEnd"/>
      <w:r>
        <w:t xml:space="preserve"> là thành phần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ví dụ như Cube, </w:t>
      </w:r>
      <w:proofErr w:type="spellStart"/>
      <w:r>
        <w:t>Sphere</w:t>
      </w:r>
      <w:proofErr w:type="spellEnd"/>
      <w:r>
        <w:t xml:space="preserve">, </w:t>
      </w:r>
      <w:proofErr w:type="spellStart"/>
      <w:r>
        <w:t>Cylinder</w:t>
      </w:r>
      <w:proofErr w:type="spell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3B43608" w:rsidR="00CF1A16" w:rsidRDefault="00CF1A16" w:rsidP="00CF1A16">
      <w:pPr>
        <w:pStyle w:val="Caption"/>
      </w:pPr>
      <w:bookmarkStart w:id="297" w:name="_Ref518116106"/>
      <w:bookmarkStart w:id="298" w:name="_Toc518131978"/>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97"/>
      <w:r>
        <w:rPr>
          <w:noProof/>
        </w:rPr>
        <w:t xml:space="preserve"> Colider với Object Cube</w:t>
      </w:r>
      <w:bookmarkEnd w:id="298"/>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9" w:name="_Toc517979878"/>
      <w:r>
        <w:lastRenderedPageBreak/>
        <w:t>Particle system</w:t>
      </w:r>
      <w:bookmarkEnd w:id="299"/>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proofErr w:type="spellStart"/>
      <w:r>
        <w:t>Particle</w:t>
      </w:r>
      <w:proofErr w:type="spellEnd"/>
      <w:r>
        <w:t xml:space="preserve"> system (hệ thống hiệu ứng hạt) là kỹ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sử dụng </w:t>
      </w:r>
      <w:proofErr w:type="spellStart"/>
      <w:r>
        <w:t>sprite</w:t>
      </w:r>
      <w:proofErr w:type="spellEnd"/>
      <w:r w:rsidRPr="00440503">
        <w:t xml:space="preserve"> </w:t>
      </w:r>
      <w:r>
        <w:t xml:space="preserve">ở </w:t>
      </w:r>
      <w:proofErr w:type="spellStart"/>
      <w:r>
        <w:t>game</w:t>
      </w:r>
      <w:proofErr w:type="spellEnd"/>
      <w:r>
        <w:t xml:space="preserv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 Hệ thống của chúng em cũng áp dụng </w:t>
      </w:r>
      <w:proofErr w:type="spellStart"/>
      <w:r>
        <w:t>particle</w:t>
      </w:r>
      <w:proofErr w:type="spellEnd"/>
      <w:r>
        <w:t xml:space="preserve"> system để tạo ra các hiệu ứng màu sắc cho việc chọn một Object để gây sự chú ý của người dùng trong quá trình sử dụng. Một vài thuộc tính cơ bản của </w:t>
      </w:r>
      <w:proofErr w:type="spellStart"/>
      <w:r>
        <w:t>particle</w:t>
      </w:r>
      <w:proofErr w:type="spellEnd"/>
      <w:r>
        <w:t xml:space="preserv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5D6EBD">
      <w:pPr>
        <w:pStyle w:val="ListParagraph"/>
        <w:numPr>
          <w:ilvl w:val="0"/>
          <w:numId w:val="32"/>
        </w:numPr>
        <w:ind w:left="36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0" w:name="_Ref517948549"/>
      <w:bookmarkStart w:id="301" w:name="_Toc517979879"/>
      <w:proofErr w:type="spellStart"/>
      <w:r>
        <w:t>Raycasting</w:t>
      </w:r>
      <w:bookmarkEnd w:id="300"/>
      <w:bookmarkEnd w:id="301"/>
      <w:proofErr w:type="spellEnd"/>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 xml:space="preserve">Trong </w:t>
      </w:r>
      <w:proofErr w:type="spellStart"/>
      <w:r>
        <w:t>Unity</w:t>
      </w:r>
      <w:proofErr w:type="spellEnd"/>
      <w:r>
        <w:t xml:space="preserve">, </w:t>
      </w:r>
      <w:proofErr w:type="spellStart"/>
      <w:r>
        <w:t>Raycasting</w:t>
      </w:r>
      <w:proofErr w:type="spellEnd"/>
      <w:r>
        <w:t xml:space="preserve"> là kĩ thuật bắn một tia từ điểm ban đầu (</w:t>
      </w:r>
      <w:proofErr w:type="spellStart"/>
      <w:r w:rsidRPr="00896610">
        <w:rPr>
          <w:i/>
        </w:rPr>
        <w:t>origin</w:t>
      </w:r>
      <w:proofErr w:type="spellEnd"/>
      <w:r>
        <w:rPr>
          <w:i/>
        </w:rPr>
        <w:t>)</w:t>
      </w:r>
      <w:r>
        <w:t>, theo hướng (</w:t>
      </w:r>
      <w:r w:rsidRPr="00896610">
        <w:rPr>
          <w:i/>
        </w:rPr>
        <w:t>direction</w:t>
      </w:r>
      <w:r>
        <w:rPr>
          <w:i/>
        </w:rPr>
        <w:t>)</w:t>
      </w:r>
      <w:r>
        <w:t>, có chiều dài tối đa (</w:t>
      </w:r>
      <w:proofErr w:type="spellStart"/>
      <w:r w:rsidRPr="00896610">
        <w:rPr>
          <w:i/>
        </w:rPr>
        <w:t>maxDistance</w:t>
      </w:r>
      <w:proofErr w:type="spellEnd"/>
      <w:r w:rsidRPr="006B56C5">
        <w:t>)</w:t>
      </w:r>
      <w:r>
        <w:rPr>
          <w:i/>
        </w:rPr>
        <w:t xml:space="preserve"> </w:t>
      </w:r>
      <w:r>
        <w:t xml:space="preserve">đập vào các </w:t>
      </w:r>
      <w:proofErr w:type="spellStart"/>
      <w:r>
        <w:t>colliders</w:t>
      </w:r>
      <w:proofErr w:type="spellEnd"/>
      <w:r>
        <w:t xml:space="preserve">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xml:space="preserve">. Kỹ thuật này có thể được ứng dụng để phát hiện va chạm của một viên đạn với một Object khác hoặc xác định tay bạn đang hướng đến/chạm vào vật nào. </w:t>
      </w:r>
      <w:proofErr w:type="spellStart"/>
      <w:r>
        <w:t>Raycasting</w:t>
      </w:r>
      <w:proofErr w:type="spellEnd"/>
      <w:r>
        <w:t xml:space="preserve"> cũng thường được sử dụng trong việc xác định đường ngắm. Ở hệ thống của chúng em, việc sử dụng </w:t>
      </w:r>
      <w:proofErr w:type="spellStart"/>
      <w:r>
        <w:t>Raycasting</w:t>
      </w:r>
      <w:proofErr w:type="spellEnd"/>
      <w:r>
        <w:t xml:space="preserve"> dùng để tạo một sự kiện khi </w:t>
      </w:r>
      <w:proofErr w:type="spellStart"/>
      <w:r>
        <w:t>tọa</w:t>
      </w:r>
      <w:proofErr w:type="spellEnd"/>
      <w:r>
        <w:t xml:space="preserve"> độ của vật chúng em cần nhận diện qua camera đè lên Object trên màn hình. Để lọc ra những vật thể đang quan tâm khi có </w:t>
      </w:r>
      <w:proofErr w:type="spellStart"/>
      <w:r>
        <w:t>Raycast</w:t>
      </w:r>
      <w:proofErr w:type="spellEnd"/>
      <w:r>
        <w:t xml:space="preserve">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BB8E41A" w:rsidR="00CF1A16" w:rsidRDefault="00CF1A16" w:rsidP="00CF1A16">
      <w:pPr>
        <w:pStyle w:val="Caption"/>
      </w:pPr>
      <w:bookmarkStart w:id="302" w:name="_Ref515712792"/>
      <w:bookmarkStart w:id="303" w:name="_Toc518131979"/>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02"/>
      <w:r>
        <w:rPr>
          <w:noProof/>
        </w:rPr>
        <w:t xml:space="preserve"> </w:t>
      </w:r>
      <w:r>
        <w:t xml:space="preserve">Minh họa </w:t>
      </w:r>
      <w:proofErr w:type="spellStart"/>
      <w:r>
        <w:t>Raycasting</w:t>
      </w:r>
      <w:proofErr w:type="spellEnd"/>
      <w:r>
        <w:t xml:space="preserve"> trong </w:t>
      </w:r>
      <w:proofErr w:type="spellStart"/>
      <w:r>
        <w:t>Unity</w:t>
      </w:r>
      <w:bookmarkEnd w:id="303"/>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4" w:name="_Toc517979880"/>
      <w:r>
        <w:t>Lighting</w:t>
      </w:r>
      <w:bookmarkEnd w:id="304"/>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w:t>
      </w:r>
      <w:proofErr w:type="spellStart"/>
      <w:r>
        <w:t>Mesh</w:t>
      </w:r>
      <w:proofErr w:type="spellEnd"/>
      <w:r>
        <w:t xml:space="preserve">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w:t>
      </w:r>
      <w:proofErr w:type="spellStart"/>
      <w:r>
        <w:t>Unity</w:t>
      </w:r>
      <w:proofErr w:type="spellEnd"/>
      <w:r>
        <w:t xml:space="preserve"> có thể kết hợp nhiều nguồn sáng để tạo ra hiệu ứng đặc biệt về ánh sáng và màu sắc. Các thuộc tính của ánh sáng trong </w:t>
      </w:r>
      <w:proofErr w:type="spellStart"/>
      <w:r>
        <w:t>Unity</w:t>
      </w:r>
      <w:proofErr w:type="spellEnd"/>
      <w:r>
        <w:t xml:space="preserve">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4C26CA4" w:rsidR="00CF5BFE" w:rsidRPr="00CF5BFE" w:rsidRDefault="00DF4366" w:rsidP="00D71D59">
      <w:pPr>
        <w:pStyle w:val="Caption"/>
        <w:rPr>
          <w:noProof/>
        </w:rPr>
      </w:pPr>
      <w:bookmarkStart w:id="305" w:name="_Ref515736426"/>
      <w:bookmarkStart w:id="306" w:name="_Toc518131980"/>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05"/>
      <w:r>
        <w:rPr>
          <w:noProof/>
        </w:rPr>
        <w:t xml:space="preserve"> Các thành phần cơ bản của Light Component</w:t>
      </w:r>
      <w:r w:rsidR="00C33D14">
        <w:rPr>
          <w:noProof/>
        </w:rPr>
        <w:t>.</w:t>
      </w:r>
      <w:bookmarkEnd w:id="306"/>
    </w:p>
    <w:p w14:paraId="258229E2" w14:textId="77777777" w:rsidR="00206BBC" w:rsidRDefault="00206BBC" w:rsidP="00206BBC">
      <w:pPr>
        <w:pStyle w:val="K-Bullet-"/>
      </w:pPr>
      <w:r>
        <w:t xml:space="preserve">Type : loại ánh sáng trong </w:t>
      </w:r>
      <w:proofErr w:type="spellStart"/>
      <w:r>
        <w:t>Unity</w:t>
      </w:r>
      <w:proofErr w:type="spellEnd"/>
      <w:r>
        <w:t xml:space="preserve">, có bốn loại : </w:t>
      </w:r>
    </w:p>
    <w:p w14:paraId="0D8D9407" w14:textId="77777777" w:rsidR="00206BBC" w:rsidRDefault="00206BBC" w:rsidP="002606F3">
      <w:pPr>
        <w:pStyle w:val="Bullet6"/>
      </w:pPr>
      <w:proofErr w:type="spellStart"/>
      <w:r>
        <w:t>Directional</w:t>
      </w:r>
      <w:proofErr w:type="spellEnd"/>
      <w:r>
        <w:t xml:space="preserve"> mô phỏng ánh sáng song </w:t>
      </w:r>
      <w:proofErr w:type="spellStart"/>
      <w:r>
        <w:t>song</w:t>
      </w:r>
      <w:proofErr w:type="spellEnd"/>
      <w:r>
        <w:t xml:space="preserve">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proofErr w:type="spellStart"/>
      <w:r>
        <w:t>Color</w:t>
      </w:r>
      <w:proofErr w:type="spellEnd"/>
      <w:r>
        <w:t>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E52A47" w:rsidRPr="00475CBF" w:rsidRDefault="00E52A47"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E52A47" w:rsidRPr="00475CBF" w:rsidRDefault="00E52A47"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E52A47" w:rsidRPr="00475CBF" w:rsidRDefault="00E52A47"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E52A47" w:rsidRPr="00475CBF" w:rsidRDefault="00E52A47"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E52A47" w:rsidRPr="00475CBF" w:rsidRDefault="00E52A47"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E52A47" w:rsidRPr="00475CBF" w:rsidRDefault="00E52A47"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E52A47" w:rsidRPr="00475CBF" w:rsidRDefault="00E52A47"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E52A47" w:rsidRPr="00475CBF" w:rsidRDefault="00E52A47"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E52A47" w:rsidRPr="00475CBF" w:rsidRDefault="00E52A47"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E52A47" w:rsidRPr="00475CBF" w:rsidRDefault="00E52A47"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v:textbox>
                </v:shape>
                <w10:anchorlock/>
              </v:group>
            </w:pict>
          </mc:Fallback>
        </mc:AlternateContent>
      </w:r>
    </w:p>
    <w:p w14:paraId="1B0E1D0D" w14:textId="04DBAC24" w:rsidR="00732954" w:rsidRDefault="00D10F2D" w:rsidP="00BE7C72">
      <w:pPr>
        <w:pStyle w:val="Caption"/>
        <w:rPr>
          <w:noProof/>
        </w:rPr>
      </w:pPr>
      <w:bookmarkStart w:id="307" w:name="_Ref515790587"/>
      <w:bookmarkStart w:id="308" w:name="_Toc518131981"/>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r>
        <w:t xml:space="preserve"> </w:t>
      </w:r>
      <w:r>
        <w:rPr>
          <w:noProof/>
        </w:rPr>
        <w:t>Các loại Light trong Unity</w:t>
      </w:r>
      <w:bookmarkEnd w:id="307"/>
      <w:bookmarkEnd w:id="308"/>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9" w:name="_Toc517979881"/>
      <w:r>
        <w:t>Position</w:t>
      </w:r>
      <w:bookmarkEnd w:id="309"/>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 xml:space="preserve">Hệ thống của chúng em đang tồn tại hai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Pr>
          <w:lang w:val="en-US"/>
        </w:rPr>
        <w:t>tọa</w:t>
      </w:r>
      <w:proofErr w:type="spellEnd"/>
      <w:r>
        <w:rPr>
          <w:lang w:val="en-US"/>
        </w:rPr>
        <w:t xml:space="preserve"> độ trong môi trường Unity. Vậy làm sao để có thể ánh xạ (</w:t>
      </w:r>
      <w:r>
        <w:t>mapping)</w:t>
      </w:r>
      <w:r>
        <w:rPr>
          <w:lang w:val="en-US"/>
        </w:rPr>
        <w:t xml:space="preserve"> qua lại giữa hai hệ trục </w:t>
      </w:r>
      <w:proofErr w:type="spellStart"/>
      <w:r>
        <w:rPr>
          <w:lang w:val="en-US"/>
        </w:rPr>
        <w:t>tọa</w:t>
      </w:r>
      <w:proofErr w:type="spellEnd"/>
      <w:r>
        <w:rPr>
          <w:lang w:val="en-US"/>
        </w:rPr>
        <w:t xml:space="preserve">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Điều đ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hai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ánh xạ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ánh xạ </w:t>
      </w:r>
      <w:proofErr w:type="spellStart"/>
      <w:r>
        <w:t>tọa</w:t>
      </w:r>
      <w:proofErr w:type="spellEnd"/>
      <w:r>
        <w:t xml:space="preserve">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E52A47" w:rsidRPr="00EA5C3B" w:rsidRDefault="00E52A47"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E52A47" w:rsidRPr="00EA5C3B" w:rsidRDefault="00E52A47"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E52A47" w:rsidRPr="00EA5C3B" w:rsidRDefault="00E52A47"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E52A47" w:rsidRPr="00EA5C3B" w:rsidRDefault="00E52A47"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E52A47" w:rsidRPr="00EA5C3B" w:rsidRDefault="00E52A47"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E52A47" w:rsidRPr="00EA5C3B" w:rsidRDefault="00E52A47"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E52A47" w:rsidRPr="00EA5C3B" w:rsidRDefault="00E52A47"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E52A47" w:rsidRPr="00EA5C3B" w:rsidRDefault="00E52A47"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E52A47" w:rsidRPr="00EA5C3B" w:rsidRDefault="00E52A47"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E52A47" w:rsidRPr="00EA5C3B" w:rsidRDefault="00E52A47"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212638A9" w:rsidR="00A9255F" w:rsidRPr="00A9255F" w:rsidRDefault="0074733C" w:rsidP="005F40B8">
      <w:pPr>
        <w:pStyle w:val="Caption"/>
      </w:pPr>
      <w:bookmarkStart w:id="310" w:name="_Ref515791419"/>
      <w:bookmarkStart w:id="311" w:name="_Toc518131982"/>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r>
        <w:t xml:space="preserve"> Mô phỏng cách sử dụng position trong hệ thống</w:t>
      </w:r>
      <w:bookmarkEnd w:id="310"/>
      <w:bookmarkEnd w:id="311"/>
    </w:p>
    <w:p w14:paraId="243FEC6D" w14:textId="77777777" w:rsidR="00994A77" w:rsidRDefault="00994A77" w:rsidP="00994A77">
      <w:pPr>
        <w:pStyle w:val="Heading2"/>
        <w:rPr>
          <w:lang w:val="en-US"/>
        </w:rPr>
      </w:pPr>
      <w:bookmarkStart w:id="312" w:name="_Toc517979882"/>
      <w:r>
        <w:rPr>
          <w:lang w:val="en-US"/>
        </w:rPr>
        <w:t>Kết luận</w:t>
      </w:r>
      <w:bookmarkEnd w:id="312"/>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w:t>
      </w:r>
      <w:proofErr w:type="spellStart"/>
      <w:r>
        <w:rPr>
          <w:lang w:val="en-US"/>
        </w:rPr>
        <w:t>theo.</w:t>
      </w:r>
      <w:proofErr w:type="spellEnd"/>
    </w:p>
    <w:p w14:paraId="02D9537D" w14:textId="77777777" w:rsidR="00C21F24" w:rsidRPr="00562157" w:rsidRDefault="00C21F24" w:rsidP="00C55E26">
      <w:pPr>
        <w:pStyle w:val="Heading1"/>
        <w:rPr>
          <w:lang w:val="en-US"/>
        </w:rPr>
      </w:pPr>
      <w:r w:rsidRPr="00562157">
        <w:rPr>
          <w:lang w:val="en-US"/>
        </w:rPr>
        <w:lastRenderedPageBreak/>
        <w:br/>
      </w:r>
      <w:bookmarkStart w:id="313" w:name="_Toc359511112"/>
      <w:bookmarkStart w:id="314" w:name="_Toc359541474"/>
      <w:bookmarkStart w:id="315" w:name="_Toc359938300"/>
      <w:bookmarkStart w:id="316" w:name="_Ref360048718"/>
      <w:bookmarkStart w:id="317" w:name="_Ref360048721"/>
      <w:bookmarkStart w:id="318" w:name="_Toc360055377"/>
      <w:bookmarkStart w:id="319" w:name="_Toc360417495"/>
      <w:bookmarkStart w:id="320" w:name="_Toc360417675"/>
      <w:bookmarkStart w:id="321" w:name="_Ref360668443"/>
      <w:bookmarkStart w:id="322" w:name="_Ref360668540"/>
      <w:bookmarkStart w:id="323" w:name="_Ref517361445"/>
      <w:bookmarkStart w:id="324" w:name="_Toc517979883"/>
      <w:bookmarkEnd w:id="280"/>
      <w:r w:rsidR="00C54A16" w:rsidRPr="00562157">
        <w:rPr>
          <w:lang w:val="en-US"/>
        </w:rPr>
        <w:t xml:space="preserve">Hệ thống </w:t>
      </w:r>
      <w:bookmarkEnd w:id="313"/>
      <w:bookmarkEnd w:id="314"/>
      <w:bookmarkEnd w:id="315"/>
      <w:bookmarkEnd w:id="316"/>
      <w:bookmarkEnd w:id="317"/>
      <w:bookmarkEnd w:id="318"/>
      <w:bookmarkEnd w:id="319"/>
      <w:bookmarkEnd w:id="320"/>
      <w:bookmarkEnd w:id="321"/>
      <w:bookmarkEnd w:id="322"/>
      <w:r w:rsidR="00487631">
        <w:rPr>
          <w:lang w:val="en-US"/>
        </w:rPr>
        <w:t>bản đồ địa lý hỗ trợ Tangible</w:t>
      </w:r>
      <w:bookmarkEnd w:id="323"/>
      <w:bookmarkEnd w:id="324"/>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5" w:name="_Toc359938301"/>
      <w:bookmarkStart w:id="326" w:name="_Toc360055378"/>
      <w:bookmarkStart w:id="327" w:name="_Toc360417496"/>
      <w:bookmarkStart w:id="328" w:name="_Toc360417676"/>
      <w:bookmarkStart w:id="329" w:name="_Toc517979884"/>
      <w:r w:rsidRPr="00562157">
        <w:rPr>
          <w:lang w:val="en-US"/>
        </w:rPr>
        <w:t xml:space="preserve">Giới thiệu </w:t>
      </w:r>
      <w:r w:rsidR="007C72D8" w:rsidRPr="00562157">
        <w:rPr>
          <w:lang w:val="en-US"/>
        </w:rPr>
        <w:t>tổng quan</w:t>
      </w:r>
      <w:bookmarkEnd w:id="325"/>
      <w:bookmarkEnd w:id="326"/>
      <w:bookmarkEnd w:id="327"/>
      <w:bookmarkEnd w:id="328"/>
      <w:bookmarkEnd w:id="329"/>
    </w:p>
    <w:p w14:paraId="0D16D8E4" w14:textId="3BEA3C32" w:rsidR="00487631" w:rsidRDefault="00487631" w:rsidP="00487631">
      <w:pPr>
        <w:pStyle w:val="BodyText"/>
        <w:rPr>
          <w:lang w:val="en-US"/>
        </w:rPr>
      </w:pPr>
      <w:bookmarkStart w:id="330" w:name="_Toc359938302"/>
      <w:bookmarkStart w:id="331" w:name="_Toc360055379"/>
      <w:bookmarkStart w:id="332" w:name="_Toc360417497"/>
      <w:bookmarkStart w:id="333"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4" w:name="_Ref517858542"/>
      <w:bookmarkStart w:id="335" w:name="_Ref517858548"/>
      <w:bookmarkStart w:id="336" w:name="_Toc517979885"/>
      <w:bookmarkEnd w:id="330"/>
      <w:bookmarkEnd w:id="331"/>
      <w:bookmarkEnd w:id="332"/>
      <w:bookmarkEnd w:id="333"/>
      <w:r>
        <w:rPr>
          <w:lang w:val="en-US"/>
        </w:rPr>
        <w:lastRenderedPageBreak/>
        <w:t>Cấu hình</w:t>
      </w:r>
      <w:r w:rsidR="00D233E3" w:rsidRPr="00562157">
        <w:rPr>
          <w:lang w:val="en-US"/>
        </w:rPr>
        <w:t xml:space="preserve"> hệ thống</w:t>
      </w:r>
      <w:bookmarkEnd w:id="334"/>
      <w:bookmarkEnd w:id="335"/>
      <w:bookmarkEnd w:id="336"/>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E52A47" w:rsidRPr="00ED5DBD" w:rsidRDefault="00E52A4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E52A47" w:rsidRDefault="00E52A47"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E52A47" w:rsidRDefault="00E52A47"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E52A47" w:rsidRDefault="00E52A47"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E52A47" w:rsidRDefault="00E52A47"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E52A47" w:rsidRDefault="00E52A47"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E52A47" w:rsidRDefault="008641F6" w:rsidP="008641F6">
                              <w:pPr>
                                <w:pStyle w:val="NormalWeb"/>
                                <w:spacing w:after="0"/>
                                <w:ind w:firstLine="0"/>
                              </w:pPr>
                              <w:r>
                                <w:rPr>
                                  <w:color w:val="000000" w:themeColor="text1"/>
                                  <w:kern w:val="24"/>
                                </w:rPr>
                                <w:t xml:space="preserve"> </w:t>
                              </w:r>
                              <w:r w:rsidR="00E52A47">
                                <w:rPr>
                                  <w:color w:val="000000" w:themeColor="text1"/>
                                  <w:kern w:val="24"/>
                                </w:rPr>
                                <w:t xml:space="preserve">Giấy can trong 83 </w:t>
                              </w:r>
                              <w:proofErr w:type="spellStart"/>
                              <w:r w:rsidR="00E52A47">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E52A47" w:rsidRDefault="00E52A47"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E52A47" w:rsidRPr="00ED5DBD" w:rsidRDefault="00E52A47"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E52A47" w:rsidRDefault="00E52A47"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E52A47" w:rsidRDefault="00E52A47"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E52A47" w:rsidRDefault="00E52A47"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E52A47" w:rsidRDefault="00E52A47"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E52A47" w:rsidRDefault="00E52A47"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E52A47" w:rsidRDefault="008641F6" w:rsidP="008641F6">
                        <w:pPr>
                          <w:pStyle w:val="NormalWeb"/>
                          <w:spacing w:after="0"/>
                          <w:ind w:firstLine="0"/>
                        </w:pPr>
                        <w:r>
                          <w:rPr>
                            <w:color w:val="000000" w:themeColor="text1"/>
                            <w:kern w:val="24"/>
                          </w:rPr>
                          <w:t xml:space="preserve"> </w:t>
                        </w:r>
                        <w:r w:rsidR="00E52A47">
                          <w:rPr>
                            <w:color w:val="000000" w:themeColor="text1"/>
                            <w:kern w:val="24"/>
                          </w:rPr>
                          <w:t xml:space="preserve">Giấy can trong 83 </w:t>
                        </w:r>
                        <w:proofErr w:type="spellStart"/>
                        <w:r w:rsidR="00E52A47">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E52A47" w:rsidRDefault="00E52A47" w:rsidP="00572259">
                        <w:pPr>
                          <w:pStyle w:val="NormalWeb"/>
                          <w:spacing w:after="0"/>
                        </w:pPr>
                        <w:r>
                          <w:rPr>
                            <w:color w:val="000000" w:themeColor="text1"/>
                            <w:kern w:val="24"/>
                          </w:rPr>
                          <w:t>Kính trong</w:t>
                        </w:r>
                      </w:p>
                    </w:txbxContent>
                  </v:textbox>
                </v:shape>
                <w10:anchorlock/>
              </v:group>
            </w:pict>
          </mc:Fallback>
        </mc:AlternateContent>
      </w:r>
    </w:p>
    <w:p w14:paraId="66A7DFFE" w14:textId="20762737" w:rsidR="00E47D2F" w:rsidRPr="00E47D2F" w:rsidRDefault="00120E01" w:rsidP="00C33D14">
      <w:pPr>
        <w:pStyle w:val="Caption"/>
        <w:rPr>
          <w:noProof/>
        </w:rPr>
      </w:pPr>
      <w:bookmarkStart w:id="337" w:name="_Ref515720799"/>
      <w:bookmarkStart w:id="338" w:name="_Ref517949152"/>
      <w:bookmarkStart w:id="339" w:name="_Toc51813198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337"/>
      <w:r>
        <w:rPr>
          <w:noProof/>
        </w:rPr>
        <w:t xml:space="preserve"> </w:t>
      </w:r>
      <w:r w:rsidR="0052285B">
        <w:rPr>
          <w:noProof/>
        </w:rPr>
        <w:t>Cấu hình thiết lập của hệ thống</w:t>
      </w:r>
      <w:bookmarkEnd w:id="338"/>
      <w:bookmarkEnd w:id="339"/>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 xml:space="preserve">Sanyo PLC-XW60 với cường độ sáng 2000 </w:t>
      </w:r>
      <w:proofErr w:type="spellStart"/>
      <w:r w:rsidRPr="0055236B">
        <w:t>Ansi</w:t>
      </w:r>
      <w:proofErr w:type="spellEnd"/>
      <w:r w:rsidRPr="0055236B">
        <w:t xml:space="preserve"> Lumens,</w:t>
      </w:r>
      <w:r>
        <w:t xml:space="preserve"> với</w:t>
      </w:r>
      <w:r w:rsidRPr="0055236B">
        <w:t xml:space="preserve"> độ phân giải 1024x768, kích thước hình ảnh từ 80 đến 300 </w:t>
      </w:r>
      <w:proofErr w:type="spellStart"/>
      <w:r w:rsidRPr="0055236B">
        <w:t>inches</w:t>
      </w:r>
      <w:proofErr w:type="spellEnd"/>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w:t>
      </w:r>
      <w:proofErr w:type="spellStart"/>
      <w:r w:rsidRPr="0055236B">
        <w:t>keystone</w:t>
      </w:r>
      <w:proofErr w:type="spellEnd"/>
      <w:r w:rsidRPr="0055236B">
        <w:t xml:space="preserv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77777777"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 xml:space="preserve">thực nghiệm loại giấy tốt nhất để hứng sáng là giấy can trong 83 </w:t>
      </w:r>
      <w:proofErr w:type="spellStart"/>
      <w:r>
        <w:rPr>
          <w:lang w:val="en-US"/>
        </w:rPr>
        <w:t>gsm</w:t>
      </w:r>
      <w:proofErr w:type="spellEnd"/>
      <w:r>
        <w:rPr>
          <w:lang w:val="en-US"/>
        </w:rPr>
        <w:t>.</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01C05CC2"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w:t>
      </w:r>
      <w:r w:rsidR="002606F3">
        <w:t>G</w:t>
      </w:r>
      <w:r w:rsidRPr="0055236B">
        <w:t xml:space="preserve">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w:t>
      </w:r>
      <w:r w:rsidR="002606F3">
        <w:t>G</w:t>
      </w:r>
      <w:r w:rsidRPr="0055236B">
        <w:t xml:space="preserve">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31A7B0D0" w14:textId="77777777" w:rsidR="00CF2A0B" w:rsidRDefault="00CF2A0B" w:rsidP="00CF2A0B">
      <w:pPr>
        <w:pStyle w:val="Dash"/>
        <w:numPr>
          <w:ilvl w:val="0"/>
          <w:numId w:val="0"/>
        </w:numPr>
        <w:jc w:val="center"/>
      </w:pPr>
      <w:r w:rsidRPr="00301D9E">
        <w:rPr>
          <w:noProof/>
        </w:rPr>
        <mc:AlternateContent>
          <mc:Choice Requires="wpg">
            <w:drawing>
              <wp:inline distT="0" distB="0" distL="0" distR="0" wp14:anchorId="190D2926" wp14:editId="28F05AC4">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47F459"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0936DEC7" w14:textId="77777777" w:rsidR="00CF2A0B" w:rsidRDefault="00CF2A0B" w:rsidP="00CF2A0B">
      <w:pPr>
        <w:pStyle w:val="Caption"/>
        <w:rPr>
          <w:noProof/>
        </w:rPr>
      </w:pPr>
      <w:bookmarkStart w:id="340" w:name="_Ref515714122"/>
      <w:bookmarkStart w:id="341" w:name="_Toc518131984"/>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2</w:t>
      </w:r>
      <w:r>
        <w:fldChar w:fldCharType="end"/>
      </w:r>
      <w:bookmarkEnd w:id="340"/>
      <w:r>
        <w:t xml:space="preserve"> </w:t>
      </w:r>
      <w:r>
        <w:rPr>
          <w:noProof/>
        </w:rPr>
        <w:t>Hình ảnh thực tế của hệ thống</w:t>
      </w:r>
      <w:bookmarkEnd w:id="341"/>
    </w:p>
    <w:p w14:paraId="4BB31E8C" w14:textId="77777777" w:rsidR="00CF2A0B" w:rsidRPr="0054478C" w:rsidRDefault="00CF2A0B" w:rsidP="00CF2A0B">
      <w:pPr>
        <w:pStyle w:val="Dash"/>
        <w:numPr>
          <w:ilvl w:val="0"/>
          <w:numId w:val="0"/>
        </w:numPr>
        <w:ind w:left="360"/>
        <w:rPr>
          <w:lang w:val="en-US"/>
        </w:rPr>
      </w:pPr>
    </w:p>
    <w:p w14:paraId="2D6F9847" w14:textId="01C1F6C7" w:rsidR="00997AEC" w:rsidRPr="00CF2A0B" w:rsidRDefault="0052285B" w:rsidP="00CF2A0B">
      <w:pPr>
        <w:rPr>
          <w:lang w:val="en-US"/>
        </w:rPr>
      </w:pPr>
      <w:r>
        <w:rPr>
          <w:lang w:val="en-US"/>
        </w:rPr>
        <w:lastRenderedPageBreak/>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2D319D35" w14:textId="77777777" w:rsidR="00EF04AE" w:rsidRPr="00562157" w:rsidRDefault="00EF04AE" w:rsidP="004F61B9">
      <w:pPr>
        <w:pStyle w:val="Heading2"/>
        <w:rPr>
          <w:lang w:val="en-US"/>
        </w:rPr>
      </w:pPr>
      <w:bookmarkStart w:id="342" w:name="_Toc517979886"/>
      <w:bookmarkStart w:id="343" w:name="_Toc360417498"/>
      <w:bookmarkStart w:id="344" w:name="_Toc360417678"/>
      <w:r w:rsidRPr="00562157">
        <w:rPr>
          <w:lang w:val="en-US"/>
        </w:rPr>
        <w:t>Kịch bản sử dụng hệ thống</w:t>
      </w:r>
      <w:bookmarkEnd w:id="342"/>
    </w:p>
    <w:p w14:paraId="6368C3AF" w14:textId="740C250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w:t>
      </w:r>
      <w:r w:rsidR="002606F3">
        <w:rPr>
          <w:lang w:val="en-US"/>
        </w:rPr>
        <w:t xml:space="preserve">(calibration) </w:t>
      </w:r>
      <w:r w:rsidR="009B214C">
        <w:rPr>
          <w:lang w:val="en-US"/>
        </w:rPr>
        <w:t xml:space="preserve">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5" w:name="_Toc517979887"/>
      <w:r w:rsidR="004F61B9" w:rsidRPr="00562157">
        <w:rPr>
          <w:lang w:val="en-US"/>
        </w:rPr>
        <w:t>Một số vấn đề gặp phải và kỹ thuật áp dụng</w:t>
      </w:r>
      <w:bookmarkEnd w:id="343"/>
      <w:bookmarkEnd w:id="344"/>
      <w:bookmarkEnd w:id="345"/>
    </w:p>
    <w:p w14:paraId="276435AA" w14:textId="77777777" w:rsidR="004F61B9" w:rsidRPr="00562157" w:rsidRDefault="001E171F" w:rsidP="004F61B9">
      <w:pPr>
        <w:pStyle w:val="Heading3"/>
      </w:pPr>
      <w:bookmarkStart w:id="346" w:name="_Ref517858555"/>
      <w:bookmarkStart w:id="347" w:name="_Toc517979888"/>
      <w:r>
        <w:t>Cách bố trí máy chiếu</w:t>
      </w:r>
      <w:bookmarkEnd w:id="346"/>
      <w:bookmarkEnd w:id="347"/>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671A185" w:rsidR="00F021BF" w:rsidRDefault="00F021BF" w:rsidP="00F021BF">
      <w:pPr>
        <w:rPr>
          <w:lang w:val="en-US"/>
        </w:rPr>
      </w:pPr>
      <w:r>
        <w:rPr>
          <w:lang w:val="en-US"/>
        </w:rPr>
        <w:lastRenderedPageBreak/>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 xml:space="preserve">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Pr>
          <w:lang w:val="en-US"/>
        </w:rPr>
        <w:t>dụng.Việc</w:t>
      </w:r>
      <w:proofErr w:type="spell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AC3416" w:rsidRPr="00AC3416" w:rsidRDefault="00E52A47" w:rsidP="00AC3416">
                                  <w:pPr>
                                    <w:pStyle w:val="NormalWeb"/>
                                    <w:spacing w:after="0"/>
                                    <w:ind w:firstLine="0"/>
                                    <w:jc w:val="center"/>
                                    <w:rPr>
                                      <w:bCs/>
                                      <w:kern w:val="24"/>
                                      <w:sz w:val="22"/>
                                    </w:rPr>
                                  </w:pPr>
                                  <w:r w:rsidRPr="00AC3416">
                                    <w:rPr>
                                      <w:bCs/>
                                      <w:kern w:val="24"/>
                                      <w:sz w:val="22"/>
                                    </w:rPr>
                                    <w:t>Máy</w:t>
                                  </w:r>
                                  <w:r w:rsidR="00AC3416">
                                    <w:rPr>
                                      <w:bCs/>
                                      <w:kern w:val="24"/>
                                      <w:sz w:val="22"/>
                                    </w:rPr>
                                    <w:t xml:space="preserve"> </w:t>
                                  </w:r>
                                  <w:r w:rsidRPr="00AC3416">
                                    <w:rPr>
                                      <w:bCs/>
                                      <w:kern w:val="24"/>
                                      <w:sz w:val="22"/>
                                    </w:rPr>
                                    <w:t>chiếu</w:t>
                                  </w:r>
                                  <w:r w:rsidR="00AC3416" w:rsidRPr="00AC3416">
                                    <w:rPr>
                                      <w:bCs/>
                                      <w:kern w:val="24"/>
                                      <w:sz w:val="22"/>
                                    </w:rPr>
                                    <w:t xml:space="preserve"> Kinect</w:t>
                                  </w:r>
                                </w:p>
                                <w:p w14:paraId="22AAC5FB" w14:textId="77777777" w:rsidR="00AC3416" w:rsidRPr="00AC3416" w:rsidRDefault="00AC3416"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E52A47" w:rsidRPr="004B5089" w:rsidRDefault="00E52A47"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E52A47" w:rsidRDefault="00E52A47"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E52A47" w:rsidRPr="004B5089" w:rsidRDefault="00E52A47"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CF2A0B" w:rsidRPr="004B5089" w:rsidRDefault="00CF2A0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AC3416" w:rsidRPr="004B5089" w:rsidRDefault="00AC3416"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AC3416" w:rsidRPr="00AC3416" w:rsidRDefault="00E52A47" w:rsidP="00AC3416">
                            <w:pPr>
                              <w:pStyle w:val="NormalWeb"/>
                              <w:spacing w:after="0"/>
                              <w:ind w:firstLine="0"/>
                              <w:jc w:val="center"/>
                              <w:rPr>
                                <w:bCs/>
                                <w:kern w:val="24"/>
                                <w:sz w:val="22"/>
                              </w:rPr>
                            </w:pPr>
                            <w:r w:rsidRPr="00AC3416">
                              <w:rPr>
                                <w:bCs/>
                                <w:kern w:val="24"/>
                                <w:sz w:val="22"/>
                              </w:rPr>
                              <w:t>Máy</w:t>
                            </w:r>
                            <w:r w:rsidR="00AC3416">
                              <w:rPr>
                                <w:bCs/>
                                <w:kern w:val="24"/>
                                <w:sz w:val="22"/>
                              </w:rPr>
                              <w:t xml:space="preserve"> </w:t>
                            </w:r>
                            <w:r w:rsidRPr="00AC3416">
                              <w:rPr>
                                <w:bCs/>
                                <w:kern w:val="24"/>
                                <w:sz w:val="22"/>
                              </w:rPr>
                              <w:t>chiếu</w:t>
                            </w:r>
                            <w:r w:rsidR="00AC3416" w:rsidRPr="00AC3416">
                              <w:rPr>
                                <w:bCs/>
                                <w:kern w:val="24"/>
                                <w:sz w:val="22"/>
                              </w:rPr>
                              <w:t xml:space="preserve"> Kinect</w:t>
                            </w:r>
                          </w:p>
                          <w:p w14:paraId="22AAC5FB" w14:textId="77777777" w:rsidR="00AC3416" w:rsidRPr="00AC3416" w:rsidRDefault="00AC3416" w:rsidP="00BE7C72">
                            <w:pPr>
                              <w:pStyle w:val="NormalWeb"/>
                              <w:spacing w:after="0"/>
                              <w:ind w:firstLine="0"/>
                              <w:jc w:val="center"/>
                              <w:rPr>
                                <w:sz w:val="22"/>
                              </w:rPr>
                            </w:pPr>
                          </w:p>
                        </w:txbxContent>
                      </v:textbox>
                    </v:rect>
                    <v:rect id="Rectangle 129" o:spid="_x0000_s1112"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13"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E52A47" w:rsidRPr="004B5089" w:rsidRDefault="00E52A47"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E52A47" w:rsidRDefault="00E52A47"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E52A47" w:rsidRPr="004B5089" w:rsidRDefault="00E52A47"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21"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CF2A0B" w:rsidRPr="004B5089" w:rsidRDefault="00CF2A0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22"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23"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24"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AC3416" w:rsidRPr="004B5089" w:rsidRDefault="00AC3416"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67122000" w:rsidR="004B5089" w:rsidRPr="004B5089" w:rsidRDefault="004B5089" w:rsidP="004B5089">
      <w:pPr>
        <w:pStyle w:val="Caption"/>
        <w:rPr>
          <w:lang w:val="en-US"/>
        </w:rPr>
      </w:pPr>
      <w:bookmarkStart w:id="348" w:name="_Ref515717544"/>
      <w:bookmarkStart w:id="349" w:name="_Toc518131985"/>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348"/>
      <w:r>
        <w:rPr>
          <w:noProof/>
        </w:rPr>
        <w:t xml:space="preserve"> Cách bố trí máy chiếu trên cao</w:t>
      </w:r>
      <w:bookmarkEnd w:id="349"/>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0" w:name="_Ref517949461"/>
      <w:r>
        <w:rPr>
          <w:lang w:val="en-US"/>
        </w:rPr>
        <w:t>Đặt máy chiếu dưới đất theo phương vuông góc mặt đất</w:t>
      </w:r>
      <w:bookmarkEnd w:id="350"/>
    </w:p>
    <w:p w14:paraId="5CE88790" w14:textId="77777777" w:rsidR="00C22F55" w:rsidRDefault="00C22F55" w:rsidP="00163830">
      <w:pPr>
        <w:keepNext/>
        <w:ind w:firstLine="0"/>
        <w:jc w:val="center"/>
      </w:pPr>
      <w:bookmarkStart w:id="351" w:name="_Toc360417500"/>
      <w:bookmarkStart w:id="352" w:name="_Toc360417680"/>
      <w:bookmarkStart w:id="353" w:name="_Ref360792512"/>
      <w:bookmarkStart w:id="354" w:name="_Ref360804504"/>
      <w:r>
        <w:rPr>
          <w:noProof/>
        </w:rPr>
        <w:lastRenderedPageBreak/>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E52A47" w:rsidRPr="00C22F55" w:rsidRDefault="00AC3416"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5"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saP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7xXEO3J/oj&#10;jb/l8fdWouYM0/Adym85oH3dJjD2LP/Qc/SChkLZh6m/35dbb9989Qo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Jg6xo+e&#10;AQAALgMAAA4AAAAAAAAAAAAAAAAALgIAAGRycy9lMm9Eb2MueG1sUEsBAi0AFAAGAAgAAAAhAGAR&#10;uCXdAAAACQEAAA8AAAAAAAAAAAAAAAAA+AMAAGRycy9kb3ducmV2LnhtbFBLBQYAAAAABAAEAPMA&#10;AAACBQAAAAA=&#10;" filled="f" stroked="f">
                <v:textbox>
                  <w:txbxContent>
                    <w:p w14:paraId="6C6BFF39" w14:textId="3553B597" w:rsidR="00E52A47" w:rsidRPr="00C22F55" w:rsidRDefault="00AC3416"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E52A47" w:rsidRDefault="00E52A47"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E52A47" w:rsidRDefault="00E52A47"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E52A47" w:rsidRDefault="00E52A47"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AC3416" w:rsidRDefault="00AC3416"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E52A47" w:rsidRDefault="00E52A47"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E52A47" w:rsidRPr="009B5160" w:rsidRDefault="00E52A47"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6"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">
                <v:group id="Group 140" o:spid="_x0000_s1127"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8"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9"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30"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31"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32"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33"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4"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5"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6"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7"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8"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9"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E52A47" w:rsidRDefault="00E52A47" w:rsidP="00C22F55">
                          <w:pPr>
                            <w:pStyle w:val="NormalWeb"/>
                            <w:spacing w:after="0"/>
                          </w:pPr>
                          <w:r>
                            <w:rPr>
                              <w:color w:val="000000" w:themeColor="text1"/>
                              <w:kern w:val="24"/>
                            </w:rPr>
                            <w:t>103cm</w:t>
                          </w:r>
                        </w:p>
                      </w:txbxContent>
                    </v:textbox>
                  </v:shape>
                  <v:shape id="TextBox 41" o:spid="_x0000_s1140"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E52A47" w:rsidRDefault="00E52A47" w:rsidP="00C22F55">
                          <w:pPr>
                            <w:pStyle w:val="NormalWeb"/>
                            <w:spacing w:after="0"/>
                          </w:pPr>
                          <w:r>
                            <w:rPr>
                              <w:color w:val="000000" w:themeColor="text1"/>
                              <w:kern w:val="24"/>
                            </w:rPr>
                            <w:t>180cm</w:t>
                          </w:r>
                        </w:p>
                      </w:txbxContent>
                    </v:textbox>
                  </v:shape>
                  <v:shape id="_x0000_s1141"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E52A47" w:rsidRDefault="00E52A47" w:rsidP="00C22F55">
                          <w:pPr>
                            <w:pStyle w:val="NormalWeb"/>
                            <w:spacing w:after="0"/>
                          </w:pPr>
                          <w:r>
                            <w:rPr>
                              <w:color w:val="000000" w:themeColor="text1"/>
                              <w:kern w:val="24"/>
                            </w:rPr>
                            <w:t>80cm</w:t>
                          </w:r>
                        </w:p>
                      </w:txbxContent>
                    </v:textbox>
                  </v:shape>
                  <v:shape id="Straight Arrow Connector 155" o:spid="_x0000_s1142"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43"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AC3416" w:rsidRDefault="00AC3416" w:rsidP="00AC3416">
                          <w:pPr>
                            <w:pStyle w:val="NormalWeb"/>
                            <w:spacing w:after="0"/>
                            <w:ind w:firstLine="0"/>
                          </w:pPr>
                          <w:r>
                            <w:rPr>
                              <w:color w:val="000000" w:themeColor="text1"/>
                              <w:kern w:val="24"/>
                            </w:rPr>
                            <w:t>103cm</w:t>
                          </w:r>
                        </w:p>
                      </w:txbxContent>
                    </v:textbox>
                  </v:shape>
                  <v:shape id="Straight Arrow Connector 352" o:spid="_x0000_s1144"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45"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6"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E52A47" w:rsidRDefault="00E52A47" w:rsidP="00C22F55">
                        <w:pPr>
                          <w:pStyle w:val="NormalWeb"/>
                          <w:spacing w:after="0"/>
                        </w:pPr>
                        <w:r>
                          <w:rPr>
                            <w:color w:val="000000" w:themeColor="text1"/>
                            <w:kern w:val="24"/>
                          </w:rPr>
                          <w:t>75cm</w:t>
                        </w:r>
                      </w:p>
                    </w:txbxContent>
                  </v:textbox>
                </v:shape>
                <v:shape id="Straight Arrow Connector 158" o:spid="_x0000_s1147"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8"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9"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50"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E52A47" w:rsidRPr="009B5160" w:rsidRDefault="00E52A47" w:rsidP="00C22F55">
                          <w:pPr>
                            <w:pStyle w:val="NormalWeb"/>
                            <w:spacing w:after="0"/>
                            <w:ind w:firstLine="0"/>
                          </w:pPr>
                          <w:r w:rsidRPr="009B5160">
                            <w:rPr>
                              <w:b/>
                              <w:bCs/>
                              <w:kern w:val="24"/>
                            </w:rPr>
                            <w:t>Máy chiếu</w:t>
                          </w:r>
                        </w:p>
                      </w:txbxContent>
                    </v:textbox>
                  </v:rect>
                </v:group>
                <v:line id="Straight Connector 162" o:spid="_x0000_s1151"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52"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3D8F0207" w:rsidR="00413BE8" w:rsidRDefault="00C22F55" w:rsidP="00C22F55">
      <w:pPr>
        <w:pStyle w:val="Caption"/>
        <w:rPr>
          <w:noProof/>
        </w:rPr>
      </w:pPr>
      <w:bookmarkStart w:id="355" w:name="_Ref515717631"/>
      <w:bookmarkStart w:id="356" w:name="_Toc518131986"/>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355"/>
      <w:r>
        <w:rPr>
          <w:noProof/>
        </w:rPr>
        <w:t xml:space="preserve"> Cách bố trí máy chiếu dưới đất theo phương vuông góc</w:t>
      </w:r>
      <w:bookmarkEnd w:id="356"/>
    </w:p>
    <w:p w14:paraId="1A55D5AE" w14:textId="66983CFE"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E52A47" w:rsidRPr="001824ED" w:rsidRDefault="00E52A47"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53"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TG08w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">
                <v:rect id="Rectangle 166" o:spid="_x0000_s1154"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55"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E52A47" w:rsidRPr="001824ED" w:rsidRDefault="00E52A47" w:rsidP="00120F2D">
                        <w:pPr>
                          <w:pStyle w:val="NormalWeb"/>
                          <w:spacing w:after="0"/>
                          <w:ind w:firstLine="0"/>
                        </w:pPr>
                        <w:r w:rsidRPr="001824ED">
                          <w:rPr>
                            <w:b/>
                            <w:bCs/>
                            <w:kern w:val="24"/>
                          </w:rPr>
                          <w:t>Máy chiếu</w:t>
                        </w:r>
                      </w:p>
                    </w:txbxContent>
                  </v:textbox>
                </v:rect>
                <v:rect id="Rectangle 168" o:spid="_x0000_s1156"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7"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8"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9"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60"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61"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62"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63"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64"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65"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6"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7"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8"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9"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70"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4E0E58A" w:rsidR="00F70252" w:rsidRDefault="00120F2D" w:rsidP="00120F2D">
      <w:pPr>
        <w:pStyle w:val="Caption"/>
        <w:rPr>
          <w:noProof/>
        </w:rPr>
      </w:pPr>
      <w:bookmarkStart w:id="357" w:name="_Ref515719473"/>
      <w:bookmarkStart w:id="358" w:name="_Toc518131987"/>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57"/>
      <w:r>
        <w:rPr>
          <w:noProof/>
        </w:rPr>
        <w:t xml:space="preserve"> Cách bố trí máy chiếu dưới đất kém theo gương</w:t>
      </w:r>
      <w:bookmarkEnd w:id="358"/>
    </w:p>
    <w:p w14:paraId="4B063885" w14:textId="20B5ED50" w:rsidR="001824ED" w:rsidRDefault="001824ED" w:rsidP="001824ED">
      <w:r>
        <w:t xml:space="preserve">Cách bố trí này được cấu hình như ở </w:t>
      </w:r>
      <w:r>
        <w:fldChar w:fldCharType="begin"/>
      </w:r>
      <w:r>
        <w:instrText xml:space="preserve"> REF _Ref515719473 \h </w:instrText>
      </w:r>
      <w:r>
        <w:fldChar w:fldCharType="separate"/>
      </w:r>
      <w:r>
        <w:t xml:space="preserve">Hình </w:t>
      </w:r>
      <w:r>
        <w:rPr>
          <w:noProof/>
        </w:rPr>
        <w:t>4</w:t>
      </w:r>
      <w:r>
        <w:t>.</w:t>
      </w:r>
      <w:r>
        <w:rPr>
          <w:noProof/>
        </w:rPr>
        <w:t>5</w:t>
      </w:r>
      <w:r>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9" w:name="_Toc517979889"/>
      <w:bookmarkEnd w:id="351"/>
      <w:bookmarkEnd w:id="352"/>
      <w:bookmarkEnd w:id="353"/>
      <w:bookmarkEnd w:id="354"/>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9"/>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29754B">
      <w:pPr>
        <w:pStyle w:val="K-Bullet--Heading"/>
        <w:tabs>
          <w:tab w:val="clear" w:pos="420"/>
          <w:tab w:val="num" w:pos="360"/>
        </w:tabs>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0" w:name="_Toc360417501"/>
      <w:bookmarkStart w:id="361"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khung (frame) ảnh đó ở góc trái trên. Nhưng ở </w:t>
      </w:r>
      <w:proofErr w:type="spellStart"/>
      <w:r>
        <w:t>Unity</w:t>
      </w:r>
      <w:proofErr w:type="spellEnd"/>
      <w:r>
        <w:t xml:space="preserve">, để làm việc này thì </w:t>
      </w:r>
      <w:proofErr w:type="spellStart"/>
      <w:r>
        <w:t>tọa</w:t>
      </w:r>
      <w:proofErr w:type="spellEnd"/>
      <w:r>
        <w:t xml:space="preserve"> độ tương đối giữa các Object được tính từ tâm của Object này đến Object kia. Chính vì thế, ta cần có một công thức để ánh xạ </w:t>
      </w:r>
      <w:proofErr w:type="spellStart"/>
      <w:r>
        <w:t>tọa</w:t>
      </w:r>
      <w:proofErr w:type="spellEnd"/>
      <w:r>
        <w:t xml:space="preserve"> độ nhận được sang </w:t>
      </w:r>
      <w:proofErr w:type="spellStart"/>
      <w:r>
        <w:t>tọa</w:t>
      </w:r>
      <w:proofErr w:type="spellEnd"/>
      <w:r>
        <w:t xml:space="preserve"> độ cần xử lý ở </w:t>
      </w:r>
      <w:proofErr w:type="spellStart"/>
      <w:r>
        <w:t>Unity</w:t>
      </w:r>
      <w:proofErr w:type="spellEnd"/>
      <w:r>
        <w:t>.</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E52A47" w:rsidRDefault="00E52A47"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E52A47" w:rsidRDefault="00E52A47"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E52A47" w:rsidRDefault="00E52A47"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71"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EVlMw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cSeBXawkxUc0iZO++eSYhlW&#10;uppJk1DRDSGnSy0L3h1TtlR1FH5NprwTpvyz6effMIU1auSBHpCpGGhzR4cpxnf9NEkgB5mz0ShN&#10;3PhLMxXgBt8cU/4JU8F/ypTnxtEITm1AVDLy3dQEzF5EQZiNoi6i4NwBtH5pnkwx+uZ46t9KPl3i&#10;/fPMvbTE/4zJ88lib2Owe4PcFnh4owkSUBYGX5yMgnPB91rg4YBbvBb4/oXvMyIPz6anF4h87xAQ&#10;RUkQdqfX0PN8+DssLYkfJXBiteL2ovRV3Ije0Tlyd+T9/59ezWcS+LAE56SDL1f79+YMtftUd/UP&#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gAAAAIAAAACAAAAAgAAAAIAAAACAAAAAgAAAAIAAAACAAAAAgAAAAIAAAACAAAAAgAAAAIAAAA&#10;CAAAAAgAAAAIAAAACAAAAAgAAAAIAAAABwAAAAcAAAAAAAAACAAAAAc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8AAAAx/v///wAAABsAAAAAAAAAAAAAAAAAAAAAAAAA&#10;K////338//96/v//Hv7//yv///99/P//Hv7//4P9//++////K////53+///x/f//vv///yv////x&#10;/f//pv3//40AAAC+////nf7///H9///XAQAAjQAAAJ3+//8P/v//jQAAAL7////x/f//pv3//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bAEMAAgEBAgEBAgICAgICAgIDBQMDAwMDBgQEAwUHBgcHBwYHBwgJCwkICAoI&#10;BwcKDQoKCwwMDAwHCQ4PDQwOCwwMDP/bAEMBAgICAwMDBgMDBgwIBwgMDAwMDAwMDAwMDAwMDAwM&#10;DAwMDAwMDAwMDAwMDAwMDAwMDAwMDAwMDAwMDAwMDAwMDP/AABEIAYAC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">
                <v:shape id="Picture 304" o:spid="_x0000_s1172"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73"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74"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E52A47" w:rsidRDefault="00E52A47"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75"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E52A47" w:rsidRDefault="00E52A47"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6"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E52A47" w:rsidRDefault="00E52A47" w:rsidP="00301D9E">
                        <w:pPr>
                          <w:pStyle w:val="NormalWeb"/>
                          <w:spacing w:after="0"/>
                        </w:pPr>
                        <w:r>
                          <w:rPr>
                            <w:color w:val="FFFFFF" w:themeColor="background1"/>
                            <w:kern w:val="24"/>
                            <w:sz w:val="26"/>
                            <w:szCs w:val="26"/>
                          </w:rPr>
                          <w:t>Góc trái trên</w:t>
                        </w:r>
                      </w:p>
                    </w:txbxContent>
                  </v:textbox>
                </v:shape>
                <v:shape id="Straight Arrow Connector 323" o:spid="_x0000_s1177"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8"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5B26BC90" w:rsidR="00005030" w:rsidRPr="00417323" w:rsidRDefault="00005030" w:rsidP="00417323">
      <w:pPr>
        <w:pStyle w:val="Caption"/>
        <w:rPr>
          <w:rFonts w:eastAsiaTheme="minorHAnsi"/>
          <w:lang w:val="en-US" w:eastAsia="en-US"/>
        </w:rPr>
      </w:pPr>
      <w:bookmarkStart w:id="362" w:name="_Ref515730404"/>
      <w:bookmarkStart w:id="363" w:name="_Toc518131988"/>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62"/>
      <w:r>
        <w:rPr>
          <w:noProof/>
        </w:rPr>
        <w:t xml:space="preserve"> </w:t>
      </w:r>
      <w:r>
        <w:t>Xác định vùng thao tác của hệ thống</w:t>
      </w:r>
      <w:bookmarkEnd w:id="363"/>
    </w:p>
    <w:p w14:paraId="5335D34A" w14:textId="3E5E4739" w:rsidR="00005030" w:rsidRDefault="00005030" w:rsidP="001824ED">
      <w:r>
        <w:lastRenderedPageBreak/>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w:t>
      </w:r>
      <w:proofErr w:type="spellStart"/>
      <w:r>
        <w:t>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E52A47"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w:t>
      </w:r>
      <w:r w:rsidR="001824ED">
        <w:t xml:space="preserve"> </w:t>
      </w:r>
      <w:r>
        <w:t xml:space="preserve">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E52A47" w:rsidRDefault="00E52A47"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E52A47" w:rsidRDefault="00E52A47"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9"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C5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EnxgAPsZAMXtFmgf19TrMHKtAtp1RTNFHK+NrLm&#10;/o6yD5UP4beMFFx1nRoNkXp6hfL69aZIxdG4yAsIBMRhnBRhET1SmjjMw3QChMFIpXmSRpO/O1KW&#10;K/+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lLFwuc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80"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81"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82"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E52A47" w:rsidRDefault="00E52A47" w:rsidP="00301D9E">
                        <w:pPr>
                          <w:pStyle w:val="NormalWeb"/>
                          <w:spacing w:after="0"/>
                        </w:pPr>
                        <w:r>
                          <w:rPr>
                            <w:color w:val="FFFFFF" w:themeColor="background1"/>
                            <w:kern w:val="24"/>
                            <w:sz w:val="26"/>
                            <w:szCs w:val="26"/>
                          </w:rPr>
                          <w:t>Trục X</w:t>
                        </w:r>
                      </w:p>
                    </w:txbxContent>
                  </v:textbox>
                </v:shape>
                <v:shape id="TextBox 15" o:spid="_x0000_s1183"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E52A47" w:rsidRDefault="00E52A47" w:rsidP="00301D9E">
                        <w:pPr>
                          <w:pStyle w:val="NormalWeb"/>
                          <w:spacing w:after="0"/>
                        </w:pPr>
                        <w:r>
                          <w:rPr>
                            <w:color w:val="FFFFFF" w:themeColor="background1"/>
                            <w:kern w:val="24"/>
                            <w:sz w:val="26"/>
                            <w:szCs w:val="26"/>
                          </w:rPr>
                          <w:t>Trục Y</w:t>
                        </w:r>
                      </w:p>
                    </w:txbxContent>
                  </v:textbox>
                </v:shape>
                <v:shape id="Straight Arrow Connector 339" o:spid="_x0000_s1184"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814E1E5" w:rsidR="00A3485A" w:rsidRDefault="00A3485A" w:rsidP="00A3485A">
      <w:pPr>
        <w:pStyle w:val="Caption"/>
      </w:pPr>
      <w:bookmarkStart w:id="364" w:name="_Ref515730514"/>
      <w:bookmarkStart w:id="365" w:name="_Toc518131989"/>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364"/>
      <w:r>
        <w:rPr>
          <w:noProof/>
        </w:rPr>
        <w:t xml:space="preserve"> </w:t>
      </w:r>
      <w:r>
        <w:t xml:space="preserve">Lấy mẫu Calibration theo </w:t>
      </w:r>
      <w:r w:rsidR="0062317C">
        <w:t>hai</w:t>
      </w:r>
      <w:r>
        <w:t xml:space="preserve"> trục X, Y</w:t>
      </w:r>
      <w:bookmarkEnd w:id="365"/>
    </w:p>
    <w:p w14:paraId="4C487AD3" w14:textId="6D5C73D4" w:rsidR="00A3485A" w:rsidRDefault="00A3485A" w:rsidP="00A3485A">
      <w:r>
        <w:t xml:space="preserve">Chúng em lấy 9 điểm </w:t>
      </w:r>
      <w:proofErr w:type="spellStart"/>
      <w:r>
        <w:t>tọa</w:t>
      </w:r>
      <w:proofErr w:type="spellEnd"/>
      <w:r>
        <w:t xml:space="preserve">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w:t>
      </w:r>
      <w:r>
        <w:lastRenderedPageBreak/>
        <w:t xml:space="preserve">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rsidR="001824ED">
        <w:t>. V</w:t>
      </w:r>
      <w:r>
        <w:t xml:space="preserve">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w:t>
      </w:r>
      <w:r w:rsidR="001824ED">
        <w:t xml:space="preserve">ánh xạ </w:t>
      </w:r>
      <w:proofErr w:type="spellStart"/>
      <w:r w:rsidR="001824ED">
        <w:t>tọa</w:t>
      </w:r>
      <w:proofErr w:type="spellEnd"/>
      <w:r w:rsidR="001824ED">
        <w:t xml:space="preserve">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E52A4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E52A47"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6" w:name="_Toc517979890"/>
      <w:r>
        <w:t>Kiến trúc hệ thống</w:t>
      </w:r>
      <w:r w:rsidR="00A575CB">
        <w:t xml:space="preserve"> sự kiện liên hoàn</w:t>
      </w:r>
      <w:bookmarkEnd w:id="366"/>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lastRenderedPageBreak/>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7" w:name="_Ref515733006"/>
      <w:bookmarkStart w:id="368" w:name="_Toc515732701"/>
      <w:bookmarkStart w:id="369"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7"/>
      <w:r>
        <w:t xml:space="preserve"> </w:t>
      </w:r>
      <w:r>
        <w:rPr>
          <w:noProof/>
        </w:rPr>
        <w:t>Hệ thống sự kiện</w:t>
      </w:r>
      <w:bookmarkEnd w:id="368"/>
      <w:bookmarkEnd w:id="369"/>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lastRenderedPageBreak/>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 mãn.</w:t>
      </w:r>
    </w:p>
    <w:p w14:paraId="72EA5C73" w14:textId="77777777" w:rsidR="001824ED" w:rsidRDefault="001824ED" w:rsidP="001824E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19AC9785" w14:textId="251178D9" w:rsidR="00F31BEF" w:rsidRPr="00F31BEF" w:rsidRDefault="00534EE0" w:rsidP="000956CC">
      <w:pPr>
        <w:pStyle w:val="K-Bullet-"/>
      </w:pPr>
      <w:proofErr w:type="spellStart"/>
      <w:r w:rsidRPr="00591B68">
        <w:t>Comparators</w:t>
      </w:r>
      <w:proofErr w:type="spellEnd"/>
      <w:r>
        <w:t xml:space="preserve">: </w:t>
      </w:r>
      <w:r w:rsidR="00683A2D">
        <w:t>l</w:t>
      </w:r>
      <w:r>
        <w:t xml:space="preserve">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0" w:name="_Ref515733190"/>
      <w:bookmarkStart w:id="371"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0"/>
      <w:r>
        <w:rPr>
          <w:noProof/>
        </w:rPr>
        <w:t xml:space="preserve"> Hệ thống sự kiện liên hoàn</w:t>
      </w:r>
      <w:bookmarkEnd w:id="371"/>
    </w:p>
    <w:p w14:paraId="5AC7A574" w14:textId="77777777" w:rsidR="008B435D" w:rsidRDefault="008B435D" w:rsidP="00A42CF7">
      <w:pPr>
        <w:pStyle w:val="K-Bullet-"/>
        <w:keepNext/>
        <w:numPr>
          <w:ilvl w:val="0"/>
          <w:numId w:val="0"/>
        </w:numPr>
        <w:jc w:val="center"/>
      </w:pPr>
      <w:r w:rsidRPr="008B435D">
        <w:rPr>
          <w:b/>
          <w:noProof/>
          <w:szCs w:val="26"/>
        </w:rPr>
        <w:lastRenderedPageBreak/>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2" w:name="_Ref515733504"/>
      <w:bookmarkStart w:id="373"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2"/>
      <w:r>
        <w:t xml:space="preserve"> </w:t>
      </w:r>
      <w:r w:rsidRPr="00917CC0">
        <w:rPr>
          <w:noProof/>
        </w:rPr>
        <w:t xml:space="preserve">Sơ đồ lớp của </w:t>
      </w:r>
      <w:proofErr w:type="spellStart"/>
      <w:r w:rsidRPr="008B435D">
        <w:t>Comparator</w:t>
      </w:r>
      <w:bookmarkEnd w:id="373"/>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E52A47" w:rsidRDefault="00E52A4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8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ysRH4CAAAMBQAA&#10;DgAAAAAAAAAAAAAAAAAuAgAAZHJzL2Uyb0RvYy54bWxQSwECLQAUAAYACAAAACEAEhvdGdoAAAAF&#10;AQAADwAAAAAAAAAAAAAAAADYBAAAZHJzL2Rvd25yZXYueG1sUEsFBgAAAAAEAAQA8wAAAN8FAAAA&#10;AA==&#10;" filled="f" strokeweight=".48pt">
                <v:textbox inset="0,0,0,0">
                  <w:txbxContent>
                    <w:p w14:paraId="7BAF835E"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E52A47" w:rsidRDefault="00E52A47"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E52A47" w:rsidRDefault="00E52A47"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4"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4"/>
      <w:proofErr w:type="spellEnd"/>
    </w:p>
    <w:p w14:paraId="2608157C" w14:textId="2341FA65" w:rsidR="008B435D" w:rsidRDefault="008B435D" w:rsidP="008B435D">
      <w:pPr>
        <w:pStyle w:val="K-Bullet-"/>
      </w:pPr>
      <w:r w:rsidRPr="00502A43">
        <w:t>Action</w:t>
      </w:r>
      <w:r w:rsidRPr="00091982">
        <w:t xml:space="preserve">: </w:t>
      </w:r>
      <w:r w:rsidR="008E64AD">
        <w:t>l</w:t>
      </w:r>
      <w:r w:rsidRPr="00091982">
        <w:t xml:space="preserve">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5" w:name="_Ref515733619"/>
      <w:bookmarkStart w:id="376"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5"/>
      <w:r>
        <w:rPr>
          <w:noProof/>
        </w:rPr>
        <w:t xml:space="preserve"> </w:t>
      </w:r>
      <w:r>
        <w:t>Sơ đồ lớp của Action</w:t>
      </w:r>
      <w:bookmarkEnd w:id="376"/>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E52A47" w:rsidRPr="00665AE1" w:rsidRDefault="00E52A4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6"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Uj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l+O/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NXEVSN/AgAACgUA&#10;AA4AAAAAAAAAAAAAAAAALgIAAGRycy9lMm9Eb2MueG1sUEsBAi0AFAAGAAgAAAAhADYxhvbaAAAA&#10;BQEAAA8AAAAAAAAAAAAAAAAA2QQAAGRycy9kb3ducmV2LnhtbFBLBQYAAAAABAAEAPMAAADgBQAA&#10;AAA=&#10;" filled="f" strokeweight=".48pt">
                <v:textbox inset="0,0,0,0">
                  <w:txbxContent>
                    <w:p w14:paraId="18FA83F8"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E52A47" w:rsidRPr="00665AE1" w:rsidRDefault="00E52A47"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E52A47" w:rsidRPr="00665AE1" w:rsidRDefault="00E52A47"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7"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7"/>
    </w:p>
    <w:p w14:paraId="77AAB539" w14:textId="77777777" w:rsidR="001824ED" w:rsidRPr="007E190E" w:rsidRDefault="001824ED" w:rsidP="001824ED">
      <w:pPr>
        <w:pStyle w:val="K-Bullet-"/>
      </w:pPr>
      <w:bookmarkStart w:id="378" w:name="_Hlk515631666"/>
      <w:r w:rsidRPr="007E190E">
        <w:t xml:space="preserve">Post-actions: </w:t>
      </w:r>
      <w:r>
        <w:t>l</w:t>
      </w:r>
      <w:r w:rsidRPr="007E190E">
        <w:t xml:space="preserve">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ch</w:t>
      </w:r>
      <w:r>
        <w:t>ế</w:t>
      </w:r>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8"/>
    </w:p>
    <w:p w14:paraId="6AF74D08" w14:textId="77777777" w:rsidR="001824ED" w:rsidRDefault="001824ED" w:rsidP="001824ED">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trực tiếp đến giá trị của </w:t>
      </w:r>
      <w:proofErr w:type="spellStart"/>
      <w:r>
        <w:t>Dictionary</w:t>
      </w:r>
      <w:proofErr w:type="spellEnd"/>
      <w:r>
        <w:t xml:space="preserve">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9" w:name="_Ref515733962"/>
      <w:bookmarkStart w:id="380"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9"/>
      <w:r>
        <w:rPr>
          <w:noProof/>
        </w:rPr>
        <w:t xml:space="preserve"> Sơ đồ lớp của Operator</w:t>
      </w:r>
      <w:bookmarkEnd w:id="380"/>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E52A47" w:rsidRPr="00665AE1" w:rsidRDefault="00E52A4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7"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1ZO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5cBL4hkp9kDKMPqcUThSgGj1fYHRj2MZ4Xd9wOxHCP5XoG6wixPhp2M3WQQReFohT1Go7n248wf&#10;jBX7FpBH/Sp9CwpsRNTGYxYn3cLIRRKn6yHM9NPv6PV4ia1+Aw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TTVk5+AgAADAUAAA4A&#10;AAAAAAAAAAAAAAAALgIAAGRycy9lMm9Eb2MueG1sUEsBAi0AFAAGAAgAAAAhAHzhjkfYAAAABQEA&#10;AA8AAAAAAAAAAAAAAAAA2AQAAGRycy9kb3ducmV2LnhtbFBLBQYAAAAABAAEAPMAAADdBQAAAAA=&#10;" filled="f" strokeweight=".48pt">
                <v:textbox inset="0,0,0,0">
                  <w:txbxContent>
                    <w:p w14:paraId="66CF7675"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E52A47" w:rsidRDefault="00E52A47"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E52A47" w:rsidRPr="00665AE1" w:rsidRDefault="00E52A47"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1"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1"/>
      <w:proofErr w:type="spellEnd"/>
    </w:p>
    <w:p w14:paraId="356EE692" w14:textId="77777777" w:rsidR="00061D35" w:rsidRDefault="00061D35" w:rsidP="00061D35">
      <w:pPr>
        <w:pStyle w:val="Heading3"/>
      </w:pPr>
      <w:bookmarkStart w:id="382" w:name="_Ref517858679"/>
      <w:bookmarkStart w:id="383" w:name="_Toc517979891"/>
      <w:r>
        <w:t>Giao tiếp giữa các thiết bị tương tác</w:t>
      </w:r>
      <w:bookmarkEnd w:id="382"/>
      <w:bookmarkEnd w:id="383"/>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E52A47" w:rsidRDefault="00E52A47" w:rsidP="00487265">
                                <w:pPr>
                                  <w:pStyle w:val="NormalWeb"/>
                                  <w:spacing w:after="101" w:line="216" w:lineRule="auto"/>
                                  <w:ind w:firstLine="0"/>
                                  <w:jc w:val="center"/>
                                </w:pPr>
                                <w:r>
                                  <w:rPr>
                                    <w:color w:val="FFFFFF" w:themeColor="light1"/>
                                    <w:kern w:val="24"/>
                                  </w:rPr>
                                  <w:t>Module A</w:t>
                                </w:r>
                              </w:p>
                              <w:p w14:paraId="464A40DD" w14:textId="77777777" w:rsidR="00E52A47" w:rsidRDefault="00E52A47"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E52A47" w:rsidRDefault="00E52A47" w:rsidP="00C705C5">
                                <w:pPr>
                                  <w:pStyle w:val="NormalWeb"/>
                                  <w:spacing w:after="101" w:line="216" w:lineRule="auto"/>
                                  <w:ind w:firstLine="0"/>
                                  <w:jc w:val="center"/>
                                </w:pPr>
                                <w:r>
                                  <w:rPr>
                                    <w:color w:val="FFFFFF" w:themeColor="light1"/>
                                    <w:kern w:val="24"/>
                                  </w:rPr>
                                  <w:t>Module B</w:t>
                                </w:r>
                              </w:p>
                              <w:p w14:paraId="15FC9D69" w14:textId="77777777" w:rsidR="00E52A47" w:rsidRDefault="00E52A47"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E52A47" w:rsidRDefault="00E52A47" w:rsidP="00487265">
                                <w:pPr>
                                  <w:pStyle w:val="NormalWeb"/>
                                  <w:spacing w:after="101" w:line="216" w:lineRule="auto"/>
                                  <w:ind w:firstLine="0"/>
                                  <w:jc w:val="center"/>
                                </w:pPr>
                                <w:r>
                                  <w:rPr>
                                    <w:color w:val="FFFFFF" w:themeColor="light1"/>
                                    <w:kern w:val="24"/>
                                  </w:rPr>
                                  <w:t>Module C</w:t>
                                </w:r>
                              </w:p>
                              <w:p w14:paraId="60E964B3" w14:textId="77777777" w:rsidR="00E52A47" w:rsidRDefault="00E52A47"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F9r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">
                <v:group id="_x0000_s118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9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9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E52A47" w:rsidRDefault="00E52A47" w:rsidP="00487265">
                          <w:pPr>
                            <w:pStyle w:val="NormalWeb"/>
                            <w:spacing w:after="101" w:line="216" w:lineRule="auto"/>
                            <w:ind w:firstLine="0"/>
                            <w:jc w:val="center"/>
                          </w:pPr>
                          <w:r>
                            <w:rPr>
                              <w:color w:val="FFFFFF" w:themeColor="light1"/>
                              <w:kern w:val="24"/>
                            </w:rPr>
                            <w:t>Module A</w:t>
                          </w:r>
                        </w:p>
                        <w:p w14:paraId="464A40DD" w14:textId="77777777" w:rsidR="00E52A47" w:rsidRDefault="00E52A47"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9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9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9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E52A47" w:rsidRDefault="00E52A47" w:rsidP="00C705C5">
                          <w:pPr>
                            <w:pStyle w:val="NormalWeb"/>
                            <w:spacing w:after="101" w:line="216" w:lineRule="auto"/>
                            <w:ind w:firstLine="0"/>
                            <w:jc w:val="center"/>
                          </w:pPr>
                          <w:r>
                            <w:rPr>
                              <w:color w:val="FFFFFF" w:themeColor="light1"/>
                              <w:kern w:val="24"/>
                            </w:rPr>
                            <w:t>Module B</w:t>
                          </w:r>
                        </w:p>
                        <w:p w14:paraId="15FC9D69" w14:textId="77777777" w:rsidR="00E52A47" w:rsidRDefault="00E52A47"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9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E52A47" w:rsidRDefault="00E52A47" w:rsidP="00487265">
                          <w:pPr>
                            <w:pStyle w:val="NormalWeb"/>
                            <w:spacing w:after="101" w:line="216" w:lineRule="auto"/>
                            <w:ind w:firstLine="0"/>
                            <w:jc w:val="center"/>
                          </w:pPr>
                          <w:r>
                            <w:rPr>
                              <w:color w:val="FFFFFF" w:themeColor="light1"/>
                              <w:kern w:val="24"/>
                            </w:rPr>
                            <w:t>Module C</w:t>
                          </w:r>
                        </w:p>
                        <w:p w14:paraId="60E964B3" w14:textId="77777777" w:rsidR="00E52A47" w:rsidRDefault="00E52A47"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4" w:name="_Ref515743831"/>
      <w:bookmarkStart w:id="385"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4"/>
      <w:r>
        <w:rPr>
          <w:noProof/>
        </w:rPr>
        <w:t xml:space="preserve"> Cấu trúc module của hệ thống</w:t>
      </w:r>
      <w:bookmarkEnd w:id="385"/>
    </w:p>
    <w:p w14:paraId="687230D4" w14:textId="77777777" w:rsidR="00B23733" w:rsidRPr="004D29CB" w:rsidRDefault="00B23733" w:rsidP="00B23733">
      <w:pPr>
        <w:ind w:firstLine="360"/>
        <w:rPr>
          <w:lang w:val="en-US"/>
        </w:rPr>
      </w:pPr>
      <w:bookmarkStart w:id="386" w:name="_Toc517979892"/>
      <w:r w:rsidRPr="00952B31">
        <w:rPr>
          <w:lang w:val="en-US"/>
        </w:rPr>
        <w:t xml:space="preserve">Theo như kiến trúc ứng dụng </w:t>
      </w:r>
      <w:r>
        <w:rPr>
          <w:lang w:val="en-US"/>
        </w:rPr>
        <w:t xml:space="preserve"> 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w:t>
      </w:r>
      <w:bookmarkStart w:id="387" w:name="_GoBack"/>
      <w:bookmarkEnd w:id="387"/>
      <w:r w:rsidRPr="00952B31">
        <w:rPr>
          <w:lang w:val="en-US"/>
        </w:rPr>
        <w:t>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một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w:t>
      </w:r>
      <w:r>
        <w:rPr>
          <w:rFonts w:eastAsia="Times New Roman"/>
          <w:szCs w:val="26"/>
        </w:rPr>
        <w:lastRenderedPageBreak/>
        <w:t>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r>
        <w:t xml:space="preserve">Xử </w:t>
      </w:r>
      <w:r w:rsidR="005F40B8">
        <w:t>lý</w:t>
      </w:r>
      <w:r>
        <w:t xml:space="preserve"> hành động tương tác từ phía người dùng</w:t>
      </w:r>
      <w:bookmarkEnd w:id="386"/>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E52A47" w:rsidRPr="007D769F" w:rsidRDefault="00E52A47"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E52A47" w:rsidRPr="007D769F" w:rsidRDefault="00E52A47"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E52A47" w:rsidRPr="007D769F" w:rsidRDefault="00E52A47"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00"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">
                <v:shape id="TextBox 14" o:spid="_x0000_s120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E52A47" w:rsidRPr="007D769F" w:rsidRDefault="00E52A47" w:rsidP="007D769F">
                        <w:pPr>
                          <w:pStyle w:val="NormalWeb"/>
                          <w:spacing w:after="0"/>
                          <w:ind w:firstLine="0"/>
                        </w:pPr>
                        <w:r w:rsidRPr="007D769F">
                          <w:rPr>
                            <w:rFonts w:cstheme="minorBidi"/>
                            <w:color w:val="000000"/>
                            <w:kern w:val="24"/>
                          </w:rPr>
                          <w:t>Y</w:t>
                        </w:r>
                      </w:p>
                    </w:txbxContent>
                  </v:textbox>
                </v:shape>
                <v:group id="Group 319" o:spid="_x0000_s120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0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E52A47" w:rsidRPr="007D769F" w:rsidRDefault="00E52A47" w:rsidP="007D769F">
                          <w:pPr>
                            <w:pStyle w:val="NormalWeb"/>
                            <w:spacing w:after="0"/>
                            <w:ind w:firstLine="0"/>
                          </w:pPr>
                          <w:r w:rsidRPr="007D769F">
                            <w:rPr>
                              <w:color w:val="000000"/>
                              <w:kern w:val="24"/>
                            </w:rPr>
                            <w:t>X</w:t>
                          </w:r>
                        </w:p>
                      </w:txbxContent>
                    </v:textbox>
                  </v:shape>
                  <v:shape id="TextBox 15" o:spid="_x0000_s120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E52A47" w:rsidRPr="007D769F" w:rsidRDefault="00E52A47" w:rsidP="007D769F">
                          <w:pPr>
                            <w:pStyle w:val="NormalWeb"/>
                            <w:spacing w:after="0"/>
                            <w:ind w:firstLine="0"/>
                          </w:pPr>
                          <w:r w:rsidRPr="007D769F">
                            <w:rPr>
                              <w:color w:val="000000"/>
                              <w:kern w:val="24"/>
                            </w:rPr>
                            <w:t>Z</w:t>
                          </w:r>
                        </w:p>
                      </w:txbxContent>
                    </v:textbox>
                  </v:shape>
                  <v:shape id="Parallelogram 326" o:spid="_x0000_s120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1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1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1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FF8E0EF" w:rsidR="00356E2C" w:rsidRDefault="00356E2C" w:rsidP="00356E2C">
      <w:pPr>
        <w:pStyle w:val="Caption"/>
      </w:pPr>
      <w:bookmarkStart w:id="388" w:name="_Ref517304180"/>
      <w:bookmarkStart w:id="389" w:name="_Toc518131990"/>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388"/>
      <w:r>
        <w:t xml:space="preserve"> Hệ </w:t>
      </w:r>
      <w:proofErr w:type="spellStart"/>
      <w:r>
        <w:t>tọa</w:t>
      </w:r>
      <w:proofErr w:type="spellEnd"/>
      <w:r>
        <w:t xml:space="preserve"> độ của hệ thống cảm biến trên thiết bị di động</w:t>
      </w:r>
      <w:bookmarkEnd w:id="389"/>
    </w:p>
    <w:p w14:paraId="38E84A47" w14:textId="3F982AC8"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bookmarkStart w:id="390" w:name="_Toc517979893"/>
      <w:r>
        <w:rPr>
          <w:lang w:val="en-US"/>
        </w:rPr>
        <w:lastRenderedPageBreak/>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 xml:space="preserve">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w:t>
      </w:r>
      <w:proofErr w:type="spellStart"/>
      <w:r>
        <w:rPr>
          <w:lang w:val="en-US"/>
        </w:rPr>
        <w:t>tọa</w:t>
      </w:r>
      <w:proofErr w:type="spellEnd"/>
      <w:r>
        <w:rPr>
          <w:lang w:val="en-US"/>
        </w:rPr>
        <w:t xml:space="preserve">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r w:rsidRPr="00562157">
        <w:rPr>
          <w:lang w:val="en-US"/>
        </w:rPr>
        <w:t xml:space="preserve">Các chức năng của </w:t>
      </w:r>
      <w:bookmarkEnd w:id="360"/>
      <w:bookmarkEnd w:id="361"/>
      <w:r w:rsidR="00455AA8" w:rsidRPr="00562157">
        <w:rPr>
          <w:lang w:val="en-US"/>
        </w:rPr>
        <w:t>hệ thống</w:t>
      </w:r>
      <w:bookmarkEnd w:id="390"/>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1" w:name="_Toc517979894"/>
      <w:r>
        <w:t>Xem hình ảnh tại một địa điểm</w:t>
      </w:r>
      <w:bookmarkEnd w:id="391"/>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w:t>
      </w:r>
      <w:proofErr w:type="spellStart"/>
      <w:r>
        <w:rPr>
          <w:lang w:val="en-US"/>
        </w:rPr>
        <w:t>dùng</w:t>
      </w:r>
      <w:proofErr w:type="spellEnd"/>
      <w:r>
        <w:rPr>
          <w:lang w:val="en-US"/>
        </w:rPr>
        <w:t xml:space="preserve">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91379" cy="3110385"/>
                    </a:xfrm>
                    <a:prstGeom prst="rect">
                      <a:avLst/>
                    </a:prstGeom>
                  </pic:spPr>
                </pic:pic>
              </a:graphicData>
            </a:graphic>
          </wp:inline>
        </w:drawing>
      </w:r>
    </w:p>
    <w:p w14:paraId="63763797" w14:textId="3700D7CE" w:rsidR="00540403" w:rsidRPr="00600196" w:rsidRDefault="00540403" w:rsidP="00540403">
      <w:pPr>
        <w:pStyle w:val="Caption"/>
        <w:rPr>
          <w:lang w:val="en-US"/>
        </w:rPr>
      </w:pPr>
      <w:bookmarkStart w:id="392" w:name="_Toc518131991"/>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r>
        <w:rPr>
          <w:noProof/>
        </w:rPr>
        <w:t xml:space="preserve"> Xem chi tiết hình ảnh bản đồ tại một địa điểm</w:t>
      </w:r>
      <w:bookmarkEnd w:id="392"/>
    </w:p>
    <w:p w14:paraId="493F8188" w14:textId="77777777" w:rsidR="00DD3D88" w:rsidRDefault="00CF74F3" w:rsidP="00532DCB">
      <w:pPr>
        <w:pStyle w:val="Heading3"/>
      </w:pPr>
      <w:bookmarkStart w:id="393" w:name="_Toc517979895"/>
      <w:r>
        <w:lastRenderedPageBreak/>
        <w:t>Tương tác với dữ liệu theo thời gian thực</w:t>
      </w:r>
      <w:bookmarkEnd w:id="393"/>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4C4A246A" w:rsidR="005A4B06" w:rsidRDefault="00DA34E5" w:rsidP="00DA34E5">
      <w:pPr>
        <w:pStyle w:val="Caption"/>
        <w:rPr>
          <w:noProof/>
        </w:rPr>
      </w:pPr>
      <w:bookmarkStart w:id="394" w:name="_Toc518131992"/>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r>
        <w:rPr>
          <w:noProof/>
        </w:rPr>
        <w:t xml:space="preserve"> Ảnh Heat map thể hiện mức độ ô nhiễm không khí</w:t>
      </w:r>
      <w:bookmarkEnd w:id="394"/>
    </w:p>
    <w:p w14:paraId="27A3EE03" w14:textId="1559CA81" w:rsidR="003E7527" w:rsidRDefault="003E7527" w:rsidP="003E7527">
      <w:pPr>
        <w:pStyle w:val="Heading3"/>
      </w:pPr>
      <w:bookmarkStart w:id="395" w:name="_Toc517979896"/>
      <w:r>
        <w:t>Thống kê dữ liệu</w:t>
      </w:r>
      <w:bookmarkEnd w:id="395"/>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83555" cy="2928620"/>
                    </a:xfrm>
                    <a:prstGeom prst="rect">
                      <a:avLst/>
                    </a:prstGeom>
                  </pic:spPr>
                </pic:pic>
              </a:graphicData>
            </a:graphic>
          </wp:inline>
        </w:drawing>
      </w:r>
    </w:p>
    <w:p w14:paraId="0C79CD6E" w14:textId="193C9681" w:rsidR="00EA4C21" w:rsidRDefault="00540403" w:rsidP="00540403">
      <w:pPr>
        <w:pStyle w:val="Caption"/>
        <w:rPr>
          <w:noProof/>
        </w:rPr>
      </w:pPr>
      <w:bookmarkStart w:id="396" w:name="_Toc51813199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r>
        <w:rPr>
          <w:noProof/>
        </w:rPr>
        <w:t xml:space="preserve"> Thống kê thông tin theo tập các địa điểm đã chọn</w:t>
      </w:r>
      <w:bookmarkEnd w:id="396"/>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397" w:name="_Toc517979897"/>
      <w:r>
        <w:lastRenderedPageBreak/>
        <w:t>Giao diện màn hình chính</w:t>
      </w:r>
      <w:r w:rsidR="00B068C8">
        <w:t xml:space="preserve"> trên thiết bị</w:t>
      </w:r>
      <w:bookmarkEnd w:id="397"/>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E52A47" w:rsidRPr="008C7880" w:rsidRDefault="00E52A47"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E52A47" w:rsidRPr="008C7880" w:rsidRDefault="00E52A47"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E52A47" w:rsidRPr="008C7880" w:rsidRDefault="00E52A47"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E52A47" w:rsidRPr="00BB5B83" w:rsidRDefault="00E52A47"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13"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joIghQ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">
                <v:group id="Group 365" o:spid="_x0000_s1214"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15"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06" o:title=""/>
                  </v:shape>
                  <v:shape id="Picture 367" o:spid="_x0000_s1216"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07" o:title=""/>
                  </v:shape>
                  <v:shape id="Picture 368" o:spid="_x0000_s1217"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08" o:title=""/>
                  </v:shape>
                  <v:shape id="Picture 369" o:spid="_x0000_s1218"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09" o:title=""/>
                  </v:shape>
                </v:group>
                <v:shape id="TextBox 8" o:spid="_x0000_s1219"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E52A47" w:rsidRPr="008C7880" w:rsidRDefault="00E52A47"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v:textbox>
                </v:shape>
                <v:shape id="TextBox 9" o:spid="_x0000_s1220"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E52A47" w:rsidRPr="008C7880" w:rsidRDefault="00E52A47" w:rsidP="00DD177C">
                        <w:pPr>
                          <w:pStyle w:val="NormalWeb"/>
                          <w:spacing w:after="0"/>
                          <w:ind w:firstLine="0"/>
                          <w:jc w:val="center"/>
                        </w:pPr>
                        <w:r w:rsidRPr="008C7880">
                          <w:rPr>
                            <w:color w:val="000000" w:themeColor="text1"/>
                            <w:kern w:val="24"/>
                          </w:rPr>
                          <w:t>b. Hiển thị vệ tinh</w:t>
                        </w:r>
                      </w:p>
                    </w:txbxContent>
                  </v:textbox>
                </v:shape>
                <v:shape id="TextBox 10" o:spid="_x0000_s1221"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E52A47" w:rsidRPr="008C7880" w:rsidRDefault="00E52A47" w:rsidP="00DD177C">
                        <w:pPr>
                          <w:pStyle w:val="NormalWeb"/>
                          <w:spacing w:after="0"/>
                          <w:ind w:firstLine="0"/>
                          <w:jc w:val="center"/>
                        </w:pPr>
                        <w:r w:rsidRPr="008C7880">
                          <w:rPr>
                            <w:color w:val="000000" w:themeColor="text1"/>
                            <w:kern w:val="24"/>
                          </w:rPr>
                          <w:t>c. Camera giao thông</w:t>
                        </w:r>
                      </w:p>
                    </w:txbxContent>
                  </v:textbox>
                </v:shape>
                <v:shape id="TextBox 11" o:spid="_x0000_s1222"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E52A47" w:rsidRPr="00BB5B83" w:rsidRDefault="00E52A47"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20F761CD" w:rsidR="00DD177C" w:rsidRDefault="00DD177C" w:rsidP="00DD177C">
      <w:pPr>
        <w:pStyle w:val="Caption"/>
      </w:pPr>
      <w:bookmarkStart w:id="398" w:name="_Ref518080942"/>
      <w:bookmarkStart w:id="399" w:name="_Toc51813199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398"/>
      <w:r w:rsidRPr="00DD177C">
        <w:t xml:space="preserve"> </w:t>
      </w:r>
      <w:r>
        <w:t>Màn hình một số chức năng trên thiết bị di động</w:t>
      </w:r>
      <w:bookmarkEnd w:id="399"/>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w:t>
      </w:r>
      <w:proofErr w:type="spellStart"/>
      <w:r>
        <w:rPr>
          <w:lang w:val="en-US"/>
        </w:rPr>
        <w:t>tại</w:t>
      </w:r>
      <w:proofErr w:type="spellEnd"/>
      <w:r>
        <w:rPr>
          <w:lang w:val="en-US"/>
        </w:rPr>
        <w:t xml:space="preserve">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0" w:name="_Toc359938303"/>
      <w:bookmarkStart w:id="401" w:name="_Toc360055380"/>
      <w:bookmarkStart w:id="402" w:name="_Toc360417504"/>
      <w:bookmarkStart w:id="403" w:name="_Toc360417684"/>
      <w:bookmarkStart w:id="404" w:name="_Toc517979898"/>
      <w:r w:rsidRPr="00562157">
        <w:rPr>
          <w:lang w:val="en-US"/>
        </w:rPr>
        <w:lastRenderedPageBreak/>
        <w:t>Kết luận</w:t>
      </w:r>
      <w:bookmarkEnd w:id="400"/>
      <w:bookmarkEnd w:id="401"/>
      <w:bookmarkEnd w:id="402"/>
      <w:bookmarkEnd w:id="403"/>
      <w:bookmarkEnd w:id="404"/>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5" w:name="_Ref517361455"/>
      <w:bookmarkStart w:id="406" w:name="_Toc517979899"/>
      <w:bookmarkStart w:id="407" w:name="_Hlk517361603"/>
      <w:r>
        <w:rPr>
          <w:lang w:val="en-US"/>
        </w:rPr>
        <w:t xml:space="preserve">Hệ thống chia sẻ </w:t>
      </w:r>
      <w:r w:rsidR="00600196">
        <w:rPr>
          <w:lang w:val="en-US"/>
        </w:rPr>
        <w:t>dữ liệu</w:t>
      </w:r>
      <w:r>
        <w:rPr>
          <w:lang w:val="en-US"/>
        </w:rPr>
        <w:t xml:space="preserve"> hỗ trợ tangible</w:t>
      </w:r>
      <w:bookmarkEnd w:id="405"/>
      <w:bookmarkEnd w:id="406"/>
    </w:p>
    <w:p w14:paraId="331DEAA6" w14:textId="18A04C5D" w:rsidR="00C55E26" w:rsidRPr="00562157" w:rsidRDefault="00C55E26" w:rsidP="00C55E26">
      <w:pPr>
        <w:pStyle w:val="ChapterSummary"/>
        <w:rPr>
          <w:rFonts w:eastAsiaTheme="minorEastAsia"/>
          <w:lang w:val="en-US"/>
        </w:rPr>
      </w:pPr>
      <w:bookmarkStart w:id="408"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9" w:name="_Toc517979900"/>
      <w:r w:rsidRPr="00562157">
        <w:rPr>
          <w:lang w:val="en-US"/>
        </w:rPr>
        <w:t>Giới thiệu tổng quan</w:t>
      </w:r>
      <w:bookmarkEnd w:id="409"/>
    </w:p>
    <w:p w14:paraId="5BD334F4" w14:textId="77777777" w:rsidR="00C55E26" w:rsidRPr="00B31FD4" w:rsidRDefault="00C55E26" w:rsidP="00C55E26">
      <w:pPr>
        <w:pStyle w:val="BodyText"/>
        <w:rPr>
          <w:lang w:val="en-US"/>
        </w:rPr>
      </w:pPr>
      <w:r>
        <w:rPr>
          <w:lang w:val="en-US"/>
        </w:rPr>
        <w:t xml:space="preserve">Nhu cầu chia sẻ hình ảnh giữa </w:t>
      </w:r>
      <w:bookmarkEnd w:id="407"/>
      <w:r>
        <w:rPr>
          <w:lang w:val="en-US"/>
        </w:rPr>
        <w:t xml:space="preserve">mọi người luôn </w:t>
      </w:r>
      <w:bookmarkEnd w:id="408"/>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0" w:name="_Toc517979901"/>
      <w:r>
        <w:rPr>
          <w:lang w:val="en-US"/>
        </w:rPr>
        <w:t>Cấu hình</w:t>
      </w:r>
      <w:r w:rsidRPr="00562157">
        <w:rPr>
          <w:lang w:val="en-US"/>
        </w:rPr>
        <w:t xml:space="preserve"> hệ thống</w:t>
      </w:r>
      <w:bookmarkEnd w:id="410"/>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1" w:name="_Ref517130795"/>
      <w:bookmarkStart w:id="412" w:name="_Toc517979902"/>
      <w:r w:rsidRPr="00562157">
        <w:rPr>
          <w:lang w:val="en-US"/>
        </w:rPr>
        <w:t>Kịch bản sử dụng hệ thống</w:t>
      </w:r>
      <w:bookmarkEnd w:id="411"/>
      <w:bookmarkEnd w:id="412"/>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3" w:name="_Toc517979903"/>
      <w:r w:rsidRPr="00562157">
        <w:rPr>
          <w:lang w:val="en-US"/>
        </w:rPr>
        <w:t>Một số vấn đề gặp phải và kỹ thuật áp dụng</w:t>
      </w:r>
      <w:bookmarkEnd w:id="413"/>
    </w:p>
    <w:p w14:paraId="0F780A83" w14:textId="77777777" w:rsidR="00C55E26" w:rsidRPr="00562157" w:rsidRDefault="00C55E26" w:rsidP="00C55E26">
      <w:pPr>
        <w:pStyle w:val="Heading3"/>
      </w:pPr>
      <w:bookmarkStart w:id="414" w:name="_Toc517979904"/>
      <w:r>
        <w:t>Cách bố trí máy chiếu</w:t>
      </w:r>
      <w:bookmarkEnd w:id="414"/>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5" w:name="_Ref517187649"/>
      <w:bookmarkStart w:id="416" w:name="_Toc517979905"/>
      <w:r>
        <w:t>Xử l</w:t>
      </w:r>
      <w:r w:rsidR="005F40B8">
        <w:t>ý</w:t>
      </w:r>
      <w:r>
        <w:t xml:space="preserve"> hành động tương tác từ phía người dùng</w:t>
      </w:r>
      <w:bookmarkEnd w:id="415"/>
      <w:bookmarkEnd w:id="416"/>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7" w:name="_Toc517979906"/>
      <w:r>
        <w:t>Giao tiếp giữa các thiết bị tương tác</w:t>
      </w:r>
      <w:bookmarkEnd w:id="417"/>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E52A47" w:rsidRPr="00BB359F" w:rsidRDefault="00E52A4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E52A47" w:rsidRPr="00BB359F" w:rsidRDefault="00E52A4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E52A47" w:rsidRPr="00792E82" w:rsidRDefault="00E52A4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E52A47" w:rsidRPr="00792E82" w:rsidRDefault="00E52A4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2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CzZyO7DAQAALsP&#10;AAAOAAAAAAAAAAAAAAAAAC4CAABkcnMvZTJvRG9jLnhtbFBLAQItABQABgAIAAAAIQASbbFH3QAA&#10;AAUBAAAPAAAAAAAAAAAAAAAAAGYGAABkcnMvZG93bnJldi54bWxQSwUGAAAAAAQABADzAAAAcAcA&#10;AAAA&#10;">
                <v:group id="Group 306" o:spid="_x0000_s122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2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E52A47" w:rsidRPr="00BB359F" w:rsidRDefault="00E52A4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E52A47" w:rsidRPr="00BB359F" w:rsidRDefault="00E52A47"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2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2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E52A47" w:rsidRPr="00792E82" w:rsidRDefault="00E52A47"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E52A47" w:rsidRPr="00792E82" w:rsidRDefault="00E52A47"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14:paraId="103EF205" w14:textId="724D553C" w:rsidR="00C55E26" w:rsidRDefault="00C55E26" w:rsidP="00C55E26">
      <w:pPr>
        <w:pStyle w:val="Caption"/>
      </w:pPr>
      <w:bookmarkStart w:id="418" w:name="_Ref517179484"/>
      <w:bookmarkStart w:id="419"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8"/>
      <w:r>
        <w:t xml:space="preserve"> Sơ đồ kiến trúc hệ thống</w:t>
      </w:r>
      <w:bookmarkEnd w:id="419"/>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20" w:name="_Toc517979907"/>
      <w:r w:rsidRPr="00562157">
        <w:rPr>
          <w:lang w:val="en-US"/>
        </w:rPr>
        <w:t>Các chức năng của hệ thống</w:t>
      </w:r>
      <w:bookmarkEnd w:id="420"/>
    </w:p>
    <w:p w14:paraId="434D1895" w14:textId="77777777" w:rsidR="00C55E26" w:rsidRDefault="00C55E26" w:rsidP="00C55E26">
      <w:pPr>
        <w:pStyle w:val="Heading3"/>
      </w:pPr>
      <w:bookmarkStart w:id="421" w:name="_Toc517979908"/>
      <w:r w:rsidRPr="00562157">
        <w:t>Các cách thức tương tác</w:t>
      </w:r>
      <w:bookmarkEnd w:id="421"/>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2" w:name="_Toc517979909"/>
      <w:r w:rsidRPr="00562157">
        <w:t>Màn hình giao diện chính</w:t>
      </w:r>
      <w:bookmarkEnd w:id="422"/>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6E91924F" w:rsidR="00C561C3" w:rsidRDefault="00297070" w:rsidP="00297070">
      <w:pPr>
        <w:pStyle w:val="Caption"/>
      </w:pPr>
      <w:bookmarkStart w:id="423" w:name="_Ref518081043"/>
      <w:bookmarkStart w:id="424" w:name="_Toc518131995"/>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423"/>
      <w:r w:rsidR="00CE743D">
        <w:t xml:space="preserve"> Chuyển đổi ảnh giữa điện thoại và mặt bàn</w:t>
      </w:r>
      <w:bookmarkEnd w:id="424"/>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059EE01B" w:rsidR="00117B3F" w:rsidRDefault="00117B3F" w:rsidP="00117B3F">
      <w:pPr>
        <w:pStyle w:val="Caption"/>
      </w:pPr>
      <w:bookmarkStart w:id="425" w:name="_Ref518081044"/>
      <w:bookmarkStart w:id="426" w:name="_Toc518131996"/>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425"/>
      <w:r>
        <w:t xml:space="preserve"> Giao diện màn hình điện thoại chế độ Truyền ảnh</w:t>
      </w:r>
      <w:bookmarkEnd w:id="426"/>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243E4A68" w:rsidR="00117B3F" w:rsidRDefault="00117B3F" w:rsidP="00117B3F">
      <w:pPr>
        <w:pStyle w:val="Caption"/>
      </w:pPr>
      <w:bookmarkStart w:id="427" w:name="_Ref518081050"/>
      <w:bookmarkStart w:id="428" w:name="_Toc518131997"/>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427"/>
      <w:r>
        <w:t xml:space="preserve"> Giao diện nhập tin nhắn chú thích</w:t>
      </w:r>
      <w:bookmarkEnd w:id="428"/>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62FFCC8" w:rsidR="00417BA4" w:rsidRDefault="00417BA4" w:rsidP="00417BA4">
      <w:pPr>
        <w:pStyle w:val="Caption"/>
      </w:pPr>
      <w:bookmarkStart w:id="429" w:name="_Ref518081055"/>
      <w:bookmarkStart w:id="430" w:name="_Toc518131998"/>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429"/>
      <w:r>
        <w:t xml:space="preserve"> Giao diện chọn ảnh và tin nhắn chuẩn bị gửi</w:t>
      </w:r>
      <w:bookmarkEnd w:id="430"/>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4F4DD0" w:rsidR="000171BB" w:rsidRDefault="00BA70ED" w:rsidP="000171BB">
      <w:pPr>
        <w:pStyle w:val="Caption"/>
      </w:pPr>
      <w:bookmarkStart w:id="431" w:name="_Ref518081060"/>
      <w:bookmarkStart w:id="432" w:name="_Toc518131999"/>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431"/>
      <w:r>
        <w:t xml:space="preserve"> Giao diện chế độ nhận ảnh</w:t>
      </w:r>
      <w:bookmarkEnd w:id="432"/>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589C143E" w:rsidR="009D76DA" w:rsidRDefault="00242FCF" w:rsidP="00242FCF">
      <w:pPr>
        <w:pStyle w:val="Caption"/>
      </w:pPr>
      <w:bookmarkStart w:id="433" w:name="_Ref518081064"/>
      <w:bookmarkStart w:id="434" w:name="_Toc518132000"/>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6</w:t>
      </w:r>
      <w:r>
        <w:fldChar w:fldCharType="end"/>
      </w:r>
      <w:bookmarkEnd w:id="433"/>
      <w:r w:rsidRPr="00242FCF">
        <w:t xml:space="preserve"> </w:t>
      </w:r>
      <w:r>
        <w:t>Giao diện chế độ nhận ảnh, ảnh đã được nhận</w:t>
      </w:r>
      <w:bookmarkEnd w:id="434"/>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5" w:name="_Toc517979910"/>
      <w:r w:rsidRPr="00562157">
        <w:rPr>
          <w:lang w:val="en-US"/>
        </w:rPr>
        <w:t>Kết luận</w:t>
      </w:r>
      <w:bookmarkEnd w:id="435"/>
    </w:p>
    <w:p w14:paraId="0A5C0E80" w14:textId="42205BE2" w:rsidR="00E11FFC" w:rsidRDefault="00E11FFC" w:rsidP="00E11FFC">
      <w:r>
        <w:t xml:space="preserve">Trong chương này nhóm chúng em đã thực hiện nghiên cứu và xây dựng hệ thống chia sẻ hình ảnh với mặt bàn hỗ trợ tangible và các thiết bị di động. Các thiết bị được </w:t>
      </w:r>
      <w:r>
        <w:lastRenderedPageBreak/>
        <w:t>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36" w:name="_Ref517363481"/>
      <w:bookmarkStart w:id="437" w:name="_Toc517979911"/>
      <w:r>
        <w:rPr>
          <w:lang w:val="en-US"/>
        </w:rPr>
        <w:t>Kết luận</w:t>
      </w:r>
      <w:bookmarkEnd w:id="436"/>
      <w:bookmarkEnd w:id="437"/>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38" w:name="_Toc517979912"/>
      <w:r>
        <w:rPr>
          <w:lang w:val="en-US"/>
        </w:rPr>
        <w:t>Các kết quả đạt được</w:t>
      </w:r>
      <w:bookmarkEnd w:id="438"/>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9" w:name="_Toc517979913"/>
      <w:r>
        <w:rPr>
          <w:lang w:val="en-US"/>
        </w:rPr>
        <w:t>Hướng phát triển của đề tài</w:t>
      </w:r>
      <w:bookmarkEnd w:id="439"/>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0" w:name="_Toc517979914"/>
      <w:r>
        <w:rPr>
          <w:lang w:val="en-US"/>
        </w:rPr>
        <w:lastRenderedPageBreak/>
        <w:t>TÀI LIỆU THAM KHẢO</w:t>
      </w:r>
      <w:bookmarkEnd w:id="440"/>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6C9A84D8"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6F45A" w14:textId="77777777" w:rsidR="00796BBD" w:rsidRDefault="00796BBD" w:rsidP="00CD778B">
      <w:r>
        <w:separator/>
      </w:r>
    </w:p>
    <w:p w14:paraId="4CB8E4CE" w14:textId="77777777" w:rsidR="00796BBD" w:rsidRDefault="00796BBD" w:rsidP="00CD778B"/>
  </w:endnote>
  <w:endnote w:type="continuationSeparator" w:id="0">
    <w:p w14:paraId="517B7326" w14:textId="77777777" w:rsidR="00796BBD" w:rsidRDefault="00796BBD" w:rsidP="00CD778B">
      <w:r>
        <w:continuationSeparator/>
      </w:r>
    </w:p>
    <w:p w14:paraId="07FD4D8D" w14:textId="77777777" w:rsidR="00796BBD" w:rsidRDefault="00796BBD"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E52A47" w:rsidRDefault="00E52A47"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32966" w14:textId="77777777" w:rsidR="00796BBD" w:rsidRDefault="00796BBD" w:rsidP="00CD778B">
      <w:r>
        <w:separator/>
      </w:r>
    </w:p>
    <w:p w14:paraId="0C082CC3" w14:textId="77777777" w:rsidR="00796BBD" w:rsidRDefault="00796BBD" w:rsidP="00CD778B"/>
  </w:footnote>
  <w:footnote w:type="continuationSeparator" w:id="0">
    <w:p w14:paraId="022832C1" w14:textId="77777777" w:rsidR="00796BBD" w:rsidRDefault="00796BBD" w:rsidP="00CD778B">
      <w:r>
        <w:continuationSeparator/>
      </w:r>
    </w:p>
    <w:p w14:paraId="5B2FD8B9" w14:textId="77777777" w:rsidR="00796BBD" w:rsidRDefault="00796BBD"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9" type="#_x0000_t75" style="width:10.9pt;height:10.9pt" o:bullet="t">
        <v:imagedata r:id="rId1" o:title="BD14565_"/>
      </v:shape>
    </w:pict>
  </w:numPicBullet>
  <w:numPicBullet w:numPicBulletId="1">
    <w:pict>
      <v:shape id="_x0000_i1360" type="#_x0000_t75" style="width:9.2pt;height:9.2pt" o:bullet="t">
        <v:imagedata r:id="rId2" o:title="BD14755_"/>
      </v:shape>
    </w:pict>
  </w:numPicBullet>
  <w:numPicBullet w:numPicBulletId="2">
    <w:pict>
      <v:shape id="_x0000_i1361" type="#_x0000_t75" style="width:10.9pt;height:10.9pt" o:bullet="t">
        <v:imagedata r:id="rId3" o:title="BD14752_"/>
      </v:shape>
    </w:pict>
  </w:numPicBullet>
  <w:numPicBullet w:numPicBulletId="3">
    <w:pict>
      <v:shape id="_x0000_i1362" type="#_x0000_t75" style="width:9.2pt;height:9.2pt" o:bullet="t">
        <v:imagedata r:id="rId4" o:title="BD14581_"/>
      </v:shape>
    </w:pict>
  </w:numPicBullet>
  <w:numPicBullet w:numPicBulletId="4">
    <w:pict>
      <v:shape id="_x0000_i1363" type="#_x0000_t75" style="width:25.1pt;height:31.8pt" o:bullet="t">
        <v:imagedata r:id="rId5" o:title="light"/>
      </v:shape>
    </w:pict>
  </w:numPicBullet>
  <w:numPicBullet w:numPicBulletId="5">
    <w:pict>
      <v:shape id="_x0000_i1364" type="#_x0000_t75" style="width:25.1pt;height:25.1pt" o:bullet="t">
        <v:imagedata r:id="rId6" o:title="key"/>
      </v:shape>
    </w:pict>
  </w:numPicBullet>
  <w:numPicBullet w:numPicBulletId="6">
    <w:pict>
      <v:shape id="_x0000_i1365" type="#_x0000_t75" style="width:25.1pt;height:30.15pt" o:bullet="t">
        <v:imagedata r:id="rId7" o:title="lock1"/>
      </v:shape>
    </w:pict>
  </w:numPicBullet>
  <w:numPicBullet w:numPicBulletId="7">
    <w:pict>
      <v:shape id="_x0000_i1366" type="#_x0000_t75" style="width:30.15pt;height:39.35pt" o:bullet="t">
        <v:imagedata r:id="rId8" o:title="ProblemBullet"/>
      </v:shape>
    </w:pict>
  </w:numPicBullet>
  <w:numPicBullet w:numPicBulletId="8">
    <w:pict>
      <v:shape id="_x0000_i1367" type="#_x0000_t75" style="width:29.3pt;height:39.3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BBD"/>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theme" Target="theme/theme1.xml"/><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89" Type="http://schemas.openxmlformats.org/officeDocument/2006/relationships/image" Target="media/image74.jpeg"/><Relationship Id="rId112" Type="http://schemas.openxmlformats.org/officeDocument/2006/relationships/image" Target="media/image97.jpg"/><Relationship Id="rId16" Type="http://schemas.openxmlformats.org/officeDocument/2006/relationships/image" Target="media/image16.png"/><Relationship Id="rId107" Type="http://schemas.openxmlformats.org/officeDocument/2006/relationships/image" Target="media/image92.jpe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87" Type="http://schemas.openxmlformats.org/officeDocument/2006/relationships/image" Target="media/image72.jpg"/><Relationship Id="rId102" Type="http://schemas.openxmlformats.org/officeDocument/2006/relationships/image" Target="media/image87.jpg"/><Relationship Id="rId110" Type="http://schemas.openxmlformats.org/officeDocument/2006/relationships/image" Target="media/image95.png"/><Relationship Id="rId115" Type="http://schemas.openxmlformats.org/officeDocument/2006/relationships/image" Target="media/image100.jpg"/><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image" Target="media/image90.jpg"/><Relationship Id="rId113" Type="http://schemas.openxmlformats.org/officeDocument/2006/relationships/image" Target="media/image98.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8.jpg"/><Relationship Id="rId108" Type="http://schemas.openxmlformats.org/officeDocument/2006/relationships/image" Target="media/image93.jpeg"/><Relationship Id="rId116"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1" Type="http://schemas.openxmlformats.org/officeDocument/2006/relationships/image" Target="media/image76.jpg"/><Relationship Id="rId96" Type="http://schemas.openxmlformats.org/officeDocument/2006/relationships/image" Target="media/image81.png"/><Relationship Id="rId111" Type="http://schemas.openxmlformats.org/officeDocument/2006/relationships/image" Target="media/image9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91.jpeg"/><Relationship Id="rId114" Type="http://schemas.openxmlformats.org/officeDocument/2006/relationships/image" Target="media/image99.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94.jpe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82.png"/><Relationship Id="rId104" Type="http://schemas.openxmlformats.org/officeDocument/2006/relationships/image" Target="media/image89.jp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7.jpeg"/><Relationship Id="rId2" Type="http://schemas.openxmlformats.org/officeDocument/2006/relationships/numbering" Target="numbering.xml"/><Relationship Id="rId29" Type="http://schemas.openxmlformats.org/officeDocument/2006/relationships/image" Target="media/image2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00B4068-7E01-4EA3-BAC9-3578A4D30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2528</Words>
  <Characters>128412</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063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30T13:2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